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5EBB3" w14:textId="3204EBB4" w:rsidR="00F816B1" w:rsidRDefault="00F816B1" w:rsidP="00F816B1">
      <w:r>
        <w:t>Manuscript title: 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04A05F11" w:rsidR="00F816B1" w:rsidRPr="00F816B1" w:rsidRDefault="00F816B1" w:rsidP="00B26071">
      <w:pPr>
        <w:rPr>
          <w:b/>
        </w:rPr>
      </w:pPr>
      <w:r w:rsidRPr="00F816B1">
        <w:rPr>
          <w:b/>
          <w:iCs/>
        </w:rPr>
        <w:t>We thank the reviewers for their helpful comments</w:t>
      </w:r>
      <w:r w:rsidR="00465FDF">
        <w:rPr>
          <w:b/>
          <w:iCs/>
        </w:rPr>
        <w:t>, which have helped strengthen this registered report</w:t>
      </w:r>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commentRangeStart w:id="0"/>
      <w:commentRangeStart w:id="1"/>
      <w:r w:rsidRPr="00A5757F">
        <w:rPr>
          <w:b/>
          <w:bCs/>
          <w:u w:val="single"/>
        </w:rPr>
        <w:t xml:space="preserve">Responses: </w:t>
      </w:r>
      <w:commentRangeEnd w:id="0"/>
      <w:r w:rsidR="00001301">
        <w:rPr>
          <w:rStyle w:val="CommentReference"/>
        </w:rPr>
        <w:commentReference w:id="0"/>
      </w:r>
      <w:commentRangeEnd w:id="1"/>
      <w:r w:rsidR="00473E60">
        <w:rPr>
          <w:rStyle w:val="CommentReference"/>
        </w:rPr>
        <w:commentReference w:id="1"/>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01A9CC48"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del w:id="2" w:author="Jonathan Wood" w:date="2020-08-31T07:51:00Z">
        <w:r w:rsidR="000C397C" w:rsidRPr="00804F31" w:rsidDel="003436BC">
          <w:rPr>
            <w:rFonts w:eastAsia="Times New Roman"/>
            <w:b/>
            <w:iCs/>
            <w:color w:val="000000"/>
          </w:rPr>
          <w:delText xml:space="preserve">We </w:delText>
        </w:r>
      </w:del>
      <w:ins w:id="3" w:author="Jonathan Wood" w:date="2020-08-31T07:51:00Z">
        <w:r w:rsidR="003436BC">
          <w:rPr>
            <w:rFonts w:eastAsia="Times New Roman"/>
            <w:b/>
            <w:iCs/>
            <w:color w:val="000000"/>
          </w:rPr>
          <w:t xml:space="preserve">Each phase </w:t>
        </w:r>
      </w:ins>
      <w:del w:id="4" w:author="Jonathan Wood" w:date="2020-08-31T07:51:00Z">
        <w:r w:rsidR="000C397C" w:rsidRPr="00804F31" w:rsidDel="003436BC">
          <w:rPr>
            <w:rFonts w:eastAsia="Times New Roman"/>
            <w:b/>
            <w:iCs/>
            <w:color w:val="000000"/>
          </w:rPr>
          <w:delText>have truncated the data so that each phase</w:delText>
        </w:r>
      </w:del>
      <w:r w:rsidR="000C397C" w:rsidRPr="00804F31">
        <w:rPr>
          <w:rFonts w:eastAsia="Times New Roman"/>
          <w:b/>
          <w:iCs/>
          <w:color w:val="000000"/>
        </w:rPr>
        <w:t xml:space="preserve"> </w:t>
      </w:r>
      <w:r w:rsidRPr="00804F31">
        <w:rPr>
          <w:rFonts w:eastAsia="Times New Roman"/>
          <w:b/>
          <w:iCs/>
          <w:color w:val="000000"/>
        </w:rPr>
        <w:t xml:space="preserve">(Baseline, Learning and Washout) </w:t>
      </w:r>
      <w:ins w:id="5" w:author="Jonathan Wood" w:date="2020-08-31T07:51:00Z">
        <w:r w:rsidR="003436BC">
          <w:rPr>
            <w:rFonts w:eastAsia="Times New Roman"/>
            <w:b/>
            <w:iCs/>
            <w:color w:val="000000"/>
          </w:rPr>
          <w:t xml:space="preserve">has been truncated to </w:t>
        </w:r>
      </w:ins>
      <w:ins w:id="6" w:author="Jonathan Wood" w:date="2020-08-31T07:57:00Z">
        <w:r w:rsidR="003436BC">
          <w:rPr>
            <w:rFonts w:eastAsia="Times New Roman"/>
            <w:b/>
            <w:iCs/>
            <w:color w:val="000000"/>
          </w:rPr>
          <w:t xml:space="preserve">match </w:t>
        </w:r>
      </w:ins>
      <w:ins w:id="7" w:author="Jonathan Wood" w:date="2020-08-31T07:51:00Z">
        <w:r w:rsidR="003436BC">
          <w:rPr>
            <w:rFonts w:eastAsia="Times New Roman"/>
            <w:b/>
            <w:iCs/>
            <w:color w:val="000000"/>
          </w:rPr>
          <w:t>the</w:t>
        </w:r>
      </w:ins>
      <w:ins w:id="8" w:author="Jonathan Wood" w:date="2020-08-31T07:54:00Z">
        <w:r w:rsidR="003436BC">
          <w:rPr>
            <w:rFonts w:eastAsia="Times New Roman"/>
            <w:b/>
            <w:iCs/>
            <w:color w:val="000000"/>
          </w:rPr>
          <w:t xml:space="preserve"> length of the</w:t>
        </w:r>
      </w:ins>
      <w:ins w:id="9" w:author="Jonathan Wood" w:date="2020-08-31T07:56:00Z">
        <w:r w:rsidR="003436BC">
          <w:rPr>
            <w:rFonts w:eastAsia="Times New Roman"/>
            <w:b/>
            <w:iCs/>
            <w:color w:val="000000"/>
          </w:rPr>
          <w:t xml:space="preserve"> participant w</w:t>
        </w:r>
      </w:ins>
      <w:ins w:id="10" w:author="Jonathan Wood" w:date="2020-08-31T08:06:00Z">
        <w:r w:rsidR="000133C8">
          <w:rPr>
            <w:rFonts w:eastAsia="Times New Roman"/>
            <w:b/>
            <w:iCs/>
            <w:color w:val="000000"/>
          </w:rPr>
          <w:t xml:space="preserve">ith the </w:t>
        </w:r>
      </w:ins>
      <w:ins w:id="11" w:author="Jonathan Wood" w:date="2020-08-31T07:52:00Z">
        <w:r w:rsidR="003436BC">
          <w:rPr>
            <w:rFonts w:eastAsia="Times New Roman"/>
            <w:b/>
            <w:iCs/>
            <w:color w:val="000000"/>
          </w:rPr>
          <w:t xml:space="preserve">shortest </w:t>
        </w:r>
      </w:ins>
      <w:ins w:id="12" w:author="Jonathan Wood" w:date="2020-08-31T08:20:00Z">
        <w:r w:rsidR="006F7A41">
          <w:rPr>
            <w:rFonts w:eastAsia="Times New Roman"/>
            <w:b/>
            <w:iCs/>
            <w:color w:val="000000"/>
          </w:rPr>
          <w:t>time</w:t>
        </w:r>
      </w:ins>
      <w:ins w:id="13" w:author="Jonathan Wood" w:date="2020-08-31T09:25:00Z">
        <w:r w:rsidR="00E01658">
          <w:rPr>
            <w:rFonts w:eastAsia="Times New Roman"/>
            <w:b/>
            <w:iCs/>
            <w:color w:val="000000"/>
          </w:rPr>
          <w:t xml:space="preserve"> </w:t>
        </w:r>
      </w:ins>
      <w:ins w:id="14" w:author="Jonathan Wood" w:date="2020-08-31T08:20:00Z">
        <w:r w:rsidR="006F7A41">
          <w:rPr>
            <w:rFonts w:eastAsia="Times New Roman"/>
            <w:b/>
            <w:iCs/>
            <w:color w:val="000000"/>
          </w:rPr>
          <w:t>series</w:t>
        </w:r>
      </w:ins>
      <w:ins w:id="15" w:author="Jonathan Wood" w:date="2020-08-31T07:52:00Z">
        <w:r w:rsidR="003436BC">
          <w:rPr>
            <w:rFonts w:eastAsia="Times New Roman"/>
            <w:b/>
            <w:iCs/>
            <w:color w:val="000000"/>
          </w:rPr>
          <w:t xml:space="preserve">. </w:t>
        </w:r>
      </w:ins>
      <w:del w:id="16" w:author="Jonathan Wood" w:date="2020-08-31T07:52:00Z">
        <w:r w:rsidR="000C397C" w:rsidRPr="00804F31" w:rsidDel="003436BC">
          <w:rPr>
            <w:rFonts w:eastAsia="Times New Roman"/>
            <w:b/>
            <w:iCs/>
            <w:color w:val="000000"/>
          </w:rPr>
          <w:delText>is of equal length.</w:delText>
        </w:r>
      </w:del>
      <w:r w:rsidR="000C397C" w:rsidRPr="00804F31">
        <w:rPr>
          <w:rFonts w:eastAsia="Times New Roman"/>
          <w:b/>
          <w:iCs/>
          <w:color w:val="000000"/>
        </w:rPr>
        <w:t xml:space="preserve"> Two participants completed both the high variability and the stable condition. </w:t>
      </w:r>
      <w:commentRangeStart w:id="17"/>
      <w:commentRangeStart w:id="18"/>
      <w:r w:rsidR="000C397C" w:rsidRPr="00804F31">
        <w:rPr>
          <w:rFonts w:eastAsia="Times New Roman"/>
          <w:b/>
          <w:iCs/>
          <w:color w:val="000000"/>
        </w:rPr>
        <w:t>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ins w:id="19" w:author="Jonathan Wood" w:date="2020-08-31T09:26:00Z">
        <w:r w:rsidR="00E01658">
          <w:rPr>
            <w:rFonts w:eastAsia="Times New Roman"/>
            <w:b/>
            <w:iCs/>
            <w:color w:val="000000"/>
          </w:rPr>
          <w:t xml:space="preserve">in the middle </w:t>
        </w:r>
      </w:ins>
      <w:del w:id="20" w:author="Jonathan Wood" w:date="2020-08-31T09:26:00Z">
        <w:r w:rsidR="00465FDF" w:rsidDel="00E01658">
          <w:rPr>
            <w:rFonts w:eastAsia="Times New Roman"/>
            <w:b/>
            <w:iCs/>
            <w:color w:val="000000"/>
          </w:rPr>
          <w:delText>near</w:delText>
        </w:r>
        <w:r w:rsidR="00465FDF" w:rsidRPr="00804F31" w:rsidDel="00E01658">
          <w:rPr>
            <w:rFonts w:eastAsia="Times New Roman"/>
            <w:b/>
            <w:iCs/>
            <w:color w:val="000000"/>
          </w:rPr>
          <w:delText xml:space="preserve"> </w:delText>
        </w:r>
        <w:r w:rsidR="00CC5BDC" w:rsidRPr="00804F31" w:rsidDel="00E01658">
          <w:rPr>
            <w:rFonts w:eastAsia="Times New Roman"/>
            <w:b/>
            <w:iCs/>
            <w:color w:val="000000"/>
          </w:rPr>
          <w:delText>the end</w:delText>
        </w:r>
        <w:r w:rsidRPr="00804F31" w:rsidDel="00E01658">
          <w:rPr>
            <w:rFonts w:eastAsia="Times New Roman"/>
            <w:b/>
            <w:iCs/>
            <w:color w:val="000000"/>
          </w:rPr>
          <w:delText xml:space="preserve"> </w:delText>
        </w:r>
      </w:del>
      <w:r w:rsidRPr="00804F31">
        <w:rPr>
          <w:rFonts w:eastAsia="Times New Roman"/>
          <w:b/>
          <w:iCs/>
          <w:color w:val="000000"/>
        </w:rPr>
        <w:t>of the Learning phase</w:t>
      </w:r>
      <w:r w:rsidR="00F140B1" w:rsidRPr="00804F31">
        <w:rPr>
          <w:rFonts w:eastAsia="Times New Roman"/>
          <w:b/>
          <w:iCs/>
          <w:color w:val="000000"/>
        </w:rPr>
        <w:t>)</w:t>
      </w:r>
      <w:r w:rsidR="00CC5BDC" w:rsidRPr="00804F31">
        <w:rPr>
          <w:rFonts w:eastAsia="Times New Roman"/>
          <w:b/>
          <w:iCs/>
          <w:color w:val="000000"/>
        </w:rPr>
        <w:t>, which has since been fixed,</w:t>
      </w:r>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commentRangeEnd w:id="17"/>
      <w:r w:rsidR="00465FDF">
        <w:rPr>
          <w:rStyle w:val="CommentReference"/>
        </w:rPr>
        <w:commentReference w:id="17"/>
      </w:r>
      <w:commentRangeEnd w:id="18"/>
      <w:r w:rsidR="003436BC">
        <w:rPr>
          <w:rStyle w:val="CommentReference"/>
        </w:rPr>
        <w:commentReference w:id="18"/>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figure in the pilot data section (lines </w:t>
      </w:r>
      <w:ins w:id="21" w:author="Jonathan Wood" w:date="2020-08-31T09:28:00Z">
        <w:r w:rsidR="00E01658">
          <w:rPr>
            <w:rFonts w:eastAsia="Times New Roman"/>
            <w:b/>
            <w:iCs/>
            <w:color w:val="000000"/>
          </w:rPr>
          <w:t>50</w:t>
        </w:r>
      </w:ins>
      <w:ins w:id="22" w:author="Jonathan Wood" w:date="2020-08-31T11:23:00Z">
        <w:r w:rsidR="0005352B">
          <w:rPr>
            <w:rFonts w:eastAsia="Times New Roman"/>
            <w:b/>
            <w:iCs/>
            <w:color w:val="000000"/>
          </w:rPr>
          <w:t>6</w:t>
        </w:r>
      </w:ins>
      <w:ins w:id="23" w:author="Jonathan Wood" w:date="2020-08-31T09:28:00Z">
        <w:r w:rsidR="00E01658">
          <w:rPr>
            <w:rFonts w:eastAsia="Times New Roman"/>
            <w:b/>
            <w:iCs/>
            <w:color w:val="000000"/>
          </w:rPr>
          <w:t>-</w:t>
        </w:r>
      </w:ins>
      <w:ins w:id="24" w:author="Jonathan Wood" w:date="2020-08-31T09:29:00Z">
        <w:r w:rsidR="00E01658">
          <w:rPr>
            <w:rFonts w:eastAsia="Times New Roman"/>
            <w:b/>
            <w:iCs/>
            <w:color w:val="000000"/>
          </w:rPr>
          <w:t>50</w:t>
        </w:r>
      </w:ins>
      <w:ins w:id="25" w:author="Jonathan Wood" w:date="2020-08-31T11:23:00Z">
        <w:r w:rsidR="0005352B">
          <w:rPr>
            <w:rFonts w:eastAsia="Times New Roman"/>
            <w:b/>
            <w:iCs/>
            <w:color w:val="000000"/>
          </w:rPr>
          <w:t>8</w:t>
        </w:r>
      </w:ins>
      <w:del w:id="26" w:author="Jonathan Wood" w:date="2020-08-31T09:28:00Z">
        <w:r w:rsidR="008A620A" w:rsidDel="00E01658">
          <w:rPr>
            <w:rFonts w:eastAsia="Times New Roman"/>
            <w:b/>
            <w:iCs/>
            <w:color w:val="000000"/>
          </w:rPr>
          <w:delText>4</w:delText>
        </w:r>
        <w:r w:rsidR="00565F7F" w:rsidDel="00E01658">
          <w:rPr>
            <w:rFonts w:eastAsia="Times New Roman"/>
            <w:b/>
            <w:iCs/>
            <w:color w:val="000000"/>
          </w:rPr>
          <w:delText>96</w:delText>
        </w:r>
        <w:r w:rsidR="008A620A" w:rsidDel="00E01658">
          <w:rPr>
            <w:rFonts w:eastAsia="Times New Roman"/>
            <w:b/>
            <w:iCs/>
            <w:color w:val="000000"/>
          </w:rPr>
          <w:delText>-4</w:delText>
        </w:r>
        <w:r w:rsidR="00565F7F" w:rsidDel="00E01658">
          <w:rPr>
            <w:rFonts w:eastAsia="Times New Roman"/>
            <w:b/>
            <w:iCs/>
            <w:color w:val="000000"/>
          </w:rPr>
          <w:delText>98</w:delText>
        </w:r>
      </w:del>
      <w:r w:rsidR="008A620A">
        <w:rPr>
          <w:rFonts w:eastAsia="Times New Roman"/>
          <w:b/>
          <w:iCs/>
          <w:color w:val="000000"/>
        </w:rPr>
        <w:t xml:space="preserve">) and the </w:t>
      </w:r>
      <w:commentRangeStart w:id="27"/>
      <w:commentRangeStart w:id="28"/>
      <w:r w:rsidR="008A620A">
        <w:rPr>
          <w:rFonts w:eastAsia="Times New Roman"/>
          <w:b/>
          <w:iCs/>
          <w:color w:val="000000"/>
        </w:rPr>
        <w:t>figure 4</w:t>
      </w:r>
      <w:commentRangeEnd w:id="27"/>
      <w:r w:rsidR="00465FDF">
        <w:rPr>
          <w:rStyle w:val="CommentReference"/>
        </w:rPr>
        <w:commentReference w:id="27"/>
      </w:r>
      <w:commentRangeEnd w:id="28"/>
      <w:r w:rsidR="003436BC">
        <w:rPr>
          <w:rStyle w:val="CommentReference"/>
        </w:rPr>
        <w:commentReference w:id="28"/>
      </w:r>
      <w:r w:rsidR="008A620A">
        <w:rPr>
          <w:rFonts w:eastAsia="Times New Roman"/>
          <w:b/>
          <w:iCs/>
          <w:color w:val="000000"/>
        </w:rPr>
        <w:t xml:space="preserve"> legend (</w:t>
      </w:r>
      <w:del w:id="29" w:author="Jonathan Wood" w:date="2020-08-31T09:30:00Z">
        <w:r w:rsidR="008A620A" w:rsidDel="00E01658">
          <w:rPr>
            <w:rFonts w:eastAsia="Times New Roman"/>
            <w:b/>
            <w:iCs/>
            <w:color w:val="000000"/>
          </w:rPr>
          <w:delText>6</w:delText>
        </w:r>
        <w:r w:rsidR="00565F7F" w:rsidDel="00E01658">
          <w:rPr>
            <w:rFonts w:eastAsia="Times New Roman"/>
            <w:b/>
            <w:iCs/>
            <w:color w:val="000000"/>
          </w:rPr>
          <w:delText>22-630</w:delText>
        </w:r>
      </w:del>
      <w:ins w:id="30" w:author="Jonathan Wood" w:date="2020-08-31T09:30:00Z">
        <w:r w:rsidR="00E01658">
          <w:rPr>
            <w:rFonts w:eastAsia="Times New Roman"/>
            <w:b/>
            <w:iCs/>
            <w:color w:val="000000"/>
          </w:rPr>
          <w:t>63</w:t>
        </w:r>
      </w:ins>
      <w:ins w:id="31" w:author="Jonathan Wood" w:date="2020-08-31T11:23:00Z">
        <w:r w:rsidR="0005352B">
          <w:rPr>
            <w:rFonts w:eastAsia="Times New Roman"/>
            <w:b/>
            <w:iCs/>
            <w:color w:val="000000"/>
          </w:rPr>
          <w:t>2</w:t>
        </w:r>
      </w:ins>
      <w:ins w:id="32" w:author="Jonathan Wood" w:date="2020-08-31T09:30:00Z">
        <w:r w:rsidR="00E01658">
          <w:rPr>
            <w:rFonts w:eastAsia="Times New Roman"/>
            <w:b/>
            <w:iCs/>
            <w:color w:val="000000"/>
          </w:rPr>
          <w:t>-64</w:t>
        </w:r>
      </w:ins>
      <w:ins w:id="33" w:author="Jonathan Wood" w:date="2020-08-31T11:23:00Z">
        <w:r w:rsidR="0005352B">
          <w:rPr>
            <w:rFonts w:eastAsia="Times New Roman"/>
            <w:b/>
            <w:iCs/>
            <w:color w:val="000000"/>
          </w:rPr>
          <w:t>6</w:t>
        </w:r>
      </w:ins>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Authors need to indicate more explicitly in the methods in what way their theory is distinct from the one proposed in Diedrichsen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E042895"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Diedrichsen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w:t>
      </w:r>
      <w:r w:rsidR="00565F7F">
        <w:rPr>
          <w:rFonts w:eastAsia="Times New Roman"/>
          <w:b/>
          <w:iCs/>
          <w:color w:val="000000"/>
          <w:shd w:val="clear" w:color="auto" w:fill="FFFFFF"/>
        </w:rPr>
        <w:t>206-210</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Diedrichsen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Diedrichsen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FD25E00"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now added more clarity to the text in the suggested areas. </w:t>
      </w:r>
      <w:r w:rsidR="007D5510" w:rsidRPr="008A620A">
        <w:rPr>
          <w:b/>
          <w:iCs/>
          <w:color w:val="000000"/>
        </w:rPr>
        <w:t xml:space="preserve">We have now added a sentence in the introduction (lines </w:t>
      </w:r>
      <w:r w:rsidR="008A620A">
        <w:rPr>
          <w:b/>
          <w:iCs/>
          <w:color w:val="000000"/>
        </w:rPr>
        <w:t>50 &amp; 56-5</w:t>
      </w:r>
      <w:ins w:id="34" w:author="Jonathan Wood" w:date="2020-08-31T09:34:00Z">
        <w:r w:rsidR="0049147E">
          <w:rPr>
            <w:b/>
            <w:iCs/>
            <w:color w:val="000000"/>
          </w:rPr>
          <w:t>9</w:t>
        </w:r>
      </w:ins>
      <w:del w:id="35" w:author="Jonathan Wood" w:date="2020-08-31T09:34:00Z">
        <w:r w:rsidR="008A620A" w:rsidDel="0049147E">
          <w:rPr>
            <w:b/>
            <w:iCs/>
            <w:color w:val="000000"/>
          </w:rPr>
          <w:delText>8</w:delText>
        </w:r>
      </w:del>
      <w:r w:rsidR="007D5510" w:rsidRPr="008A620A">
        <w:rPr>
          <w:b/>
          <w:iCs/>
          <w:color w:val="000000"/>
        </w:rPr>
        <w:t xml:space="preserve">) to make the specific model predictions relative to the current proposed study clear. To address R1’s comments #17 and #18, we added similar clarifications to the model-based methods section (lines </w:t>
      </w:r>
      <w:r w:rsidR="008A620A">
        <w:rPr>
          <w:b/>
          <w:iCs/>
          <w:color w:val="000000"/>
        </w:rPr>
        <w:t>3</w:t>
      </w:r>
      <w:ins w:id="36" w:author="Jonathan Wood" w:date="2020-08-31T09:35:00Z">
        <w:r w:rsidR="0049147E">
          <w:rPr>
            <w:b/>
            <w:iCs/>
            <w:color w:val="000000"/>
          </w:rPr>
          <w:t>1</w:t>
        </w:r>
      </w:ins>
      <w:del w:id="37" w:author="Jonathan Wood" w:date="2020-08-31T09:35:00Z">
        <w:r w:rsidR="008A620A" w:rsidDel="0049147E">
          <w:rPr>
            <w:b/>
            <w:iCs/>
            <w:color w:val="000000"/>
          </w:rPr>
          <w:delText>0</w:delText>
        </w:r>
      </w:del>
      <w:r w:rsidR="008A620A">
        <w:rPr>
          <w:b/>
          <w:iCs/>
          <w:color w:val="000000"/>
        </w:rPr>
        <w:t>2-3</w:t>
      </w:r>
      <w:ins w:id="38" w:author="Jonathan Wood" w:date="2020-08-31T09:35:00Z">
        <w:r w:rsidR="0049147E">
          <w:rPr>
            <w:b/>
            <w:iCs/>
            <w:color w:val="000000"/>
          </w:rPr>
          <w:t>18</w:t>
        </w:r>
      </w:ins>
      <w:del w:id="39" w:author="Jonathan Wood" w:date="2020-08-31T09:35:00Z">
        <w:r w:rsidR="008A620A" w:rsidDel="0049147E">
          <w:rPr>
            <w:b/>
            <w:iCs/>
            <w:color w:val="000000"/>
          </w:rPr>
          <w:delText>07</w:delText>
        </w:r>
      </w:del>
      <w:r w:rsidR="007D5510" w:rsidRPr="008A620A">
        <w:rPr>
          <w:b/>
          <w:iCs/>
          <w:color w:val="000000"/>
        </w:rPr>
        <w:t xml:space="preserve">) and the statistical analysis section (lines </w:t>
      </w:r>
      <w:r w:rsidR="008A620A">
        <w:rPr>
          <w:b/>
          <w:iCs/>
          <w:color w:val="000000"/>
        </w:rPr>
        <w:t>3</w:t>
      </w:r>
      <w:ins w:id="40" w:author="Jonathan Wood" w:date="2020-08-31T09:36:00Z">
        <w:r w:rsidR="0049147E">
          <w:rPr>
            <w:b/>
            <w:iCs/>
            <w:color w:val="000000"/>
          </w:rPr>
          <w:t>27</w:t>
        </w:r>
      </w:ins>
      <w:del w:id="41" w:author="Jonathan Wood" w:date="2020-08-31T09:36:00Z">
        <w:r w:rsidR="008A620A" w:rsidDel="0049147E">
          <w:rPr>
            <w:b/>
            <w:iCs/>
            <w:color w:val="000000"/>
          </w:rPr>
          <w:delText>12</w:delText>
        </w:r>
      </w:del>
      <w:r w:rsidR="008A620A">
        <w:rPr>
          <w:b/>
          <w:iCs/>
          <w:color w:val="000000"/>
        </w:rPr>
        <w:t>-3</w:t>
      </w:r>
      <w:ins w:id="42" w:author="Jonathan Wood" w:date="2020-08-31T09:37:00Z">
        <w:r w:rsidR="0049147E">
          <w:rPr>
            <w:b/>
            <w:iCs/>
            <w:color w:val="000000"/>
          </w:rPr>
          <w:t>29</w:t>
        </w:r>
      </w:ins>
      <w:del w:id="43" w:author="Jonathan Wood" w:date="2020-08-31T09:37:00Z">
        <w:r w:rsidR="008A620A" w:rsidDel="0049147E">
          <w:rPr>
            <w:b/>
            <w:iCs/>
            <w:color w:val="000000"/>
          </w:rPr>
          <w:delText>14</w:delText>
        </w:r>
      </w:del>
      <w:r w:rsidR="007D5510" w:rsidRPr="008A620A">
        <w:rPr>
          <w:b/>
          <w:iCs/>
          <w:color w:val="000000"/>
        </w:rPr>
        <w:t xml:space="preserve">), respectively. </w:t>
      </w:r>
      <w:r w:rsidR="00C12D72">
        <w:rPr>
          <w:b/>
          <w:iCs/>
          <w:color w:val="000000"/>
        </w:rPr>
        <w:t>We also added further explanation to the simulation section (lines 4</w:t>
      </w:r>
      <w:ins w:id="44" w:author="Jonathan Wood" w:date="2020-08-31T09:38:00Z">
        <w:r w:rsidR="0049147E">
          <w:rPr>
            <w:b/>
            <w:iCs/>
            <w:color w:val="000000"/>
          </w:rPr>
          <w:t>94-495</w:t>
        </w:r>
      </w:ins>
      <w:del w:id="45" w:author="Jonathan Wood" w:date="2020-08-31T09:38:00Z">
        <w:r w:rsidR="00C12D72" w:rsidDel="0049147E">
          <w:rPr>
            <w:b/>
            <w:iCs/>
            <w:color w:val="000000"/>
          </w:rPr>
          <w:delText>80-481</w:delText>
        </w:r>
      </w:del>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aftereffects</w:t>
      </w:r>
      <w:r w:rsidR="001E3A43" w:rsidRPr="008A620A">
        <w:rPr>
          <w:b/>
          <w:iCs/>
          <w:color w:val="000000"/>
        </w:rPr>
        <w:t xml:space="preserve"> across conditions</w:t>
      </w:r>
      <w:r w:rsidR="00F140B1" w:rsidRPr="008A620A">
        <w:rPr>
          <w:b/>
          <w:iCs/>
          <w:color w:val="000000"/>
        </w:rPr>
        <w:t xml:space="preserve">. The Adaptive Bayesian model predicts aftereffects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aftereffects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4943810"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Zeni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del w:id="46" w:author="Jonathan Wood" w:date="2020-08-31T09:39:00Z">
        <w:r w:rsidR="002204B3" w:rsidRPr="008A620A" w:rsidDel="0049147E">
          <w:rPr>
            <w:b/>
            <w:iCs/>
          </w:rPr>
          <w:delText>(lines</w:delText>
        </w:r>
        <w:r w:rsidR="00E3050D" w:rsidRPr="008A620A" w:rsidDel="0049147E">
          <w:rPr>
            <w:b/>
            <w:iCs/>
          </w:rPr>
          <w:delText xml:space="preserve"> 129-130 &amp;</w:delText>
        </w:r>
        <w:r w:rsidR="00C12D72" w:rsidDel="0049147E">
          <w:rPr>
            <w:b/>
            <w:iCs/>
          </w:rPr>
          <w:delText xml:space="preserve"> 136 &amp;</w:delText>
        </w:r>
        <w:r w:rsidR="00E3050D" w:rsidRPr="008A620A" w:rsidDel="0049147E">
          <w:rPr>
            <w:b/>
            <w:iCs/>
          </w:rPr>
          <w:delText xml:space="preserve"> 14</w:delText>
        </w:r>
        <w:r w:rsidR="00C12D72" w:rsidDel="0049147E">
          <w:rPr>
            <w:b/>
            <w:iCs/>
          </w:rPr>
          <w:delText>3</w:delText>
        </w:r>
        <w:r w:rsidR="00E3050D" w:rsidRPr="008A620A" w:rsidDel="0049147E">
          <w:rPr>
            <w:b/>
            <w:iCs/>
          </w:rPr>
          <w:delText>-150</w:delText>
        </w:r>
        <w:r w:rsidR="002204B3" w:rsidRPr="008A620A" w:rsidDel="0049147E">
          <w:rPr>
            <w:b/>
            <w:iCs/>
          </w:rPr>
          <w:delText>)</w:delText>
        </w:r>
        <w:r w:rsidR="008278C8" w:rsidRPr="008A620A" w:rsidDel="0049147E">
          <w:rPr>
            <w:b/>
            <w:iCs/>
          </w:rPr>
          <w:delText xml:space="preserve"> </w:delText>
        </w:r>
      </w:del>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analysis </w:t>
      </w:r>
      <w:r w:rsidR="003746FF" w:rsidRPr="008A620A">
        <w:rPr>
          <w:b/>
          <w:iCs/>
        </w:rPr>
        <w:t>p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4</w:t>
      </w:r>
      <w:ins w:id="47" w:author="Jonathan Wood" w:date="2020-08-31T09:39:00Z">
        <w:r w:rsidR="0049147E">
          <w:rPr>
            <w:b/>
            <w:iCs/>
          </w:rPr>
          <w:t>5</w:t>
        </w:r>
      </w:ins>
      <w:del w:id="48" w:author="Jonathan Wood" w:date="2020-08-31T09:39:00Z">
        <w:r w:rsidR="00E3050D" w:rsidRPr="008A620A" w:rsidDel="0049147E">
          <w:rPr>
            <w:b/>
            <w:iCs/>
          </w:rPr>
          <w:delText>4</w:delText>
        </w:r>
      </w:del>
      <w:r w:rsidR="00E3050D" w:rsidRPr="008A620A">
        <w:rPr>
          <w:b/>
          <w:iCs/>
        </w:rPr>
        <w:t>-14</w:t>
      </w:r>
      <w:ins w:id="49" w:author="Jonathan Wood" w:date="2020-08-31T11:25:00Z">
        <w:r w:rsidR="0005352B">
          <w:rPr>
            <w:b/>
            <w:iCs/>
          </w:rPr>
          <w:t>8</w:t>
        </w:r>
      </w:ins>
      <w:del w:id="50" w:author="Jonathan Wood" w:date="2020-08-31T09:39:00Z">
        <w:r w:rsidR="00E3050D" w:rsidRPr="008A620A" w:rsidDel="0049147E">
          <w:rPr>
            <w:b/>
            <w:iCs/>
          </w:rPr>
          <w:delText>5</w:delText>
        </w:r>
      </w:del>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example see Sanchez et al. 2020 Using asymmetry to your advantage: learning to acquire and accept external assistance during prolonged split-belt walking. doi: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5AAB5E4" w:rsidR="00A63840" w:rsidRPr="008A620A" w:rsidRDefault="00941D3E" w:rsidP="008B5B26">
      <w:pPr>
        <w:pStyle w:val="ListParagraph"/>
        <w:autoSpaceDE w:val="0"/>
        <w:autoSpaceDN w:val="0"/>
        <w:adjustRightInd w:val="0"/>
        <w:ind w:left="360"/>
        <w:rPr>
          <w:b/>
          <w:iCs/>
        </w:rPr>
      </w:pPr>
      <w:r w:rsidRPr="008A620A">
        <w:rPr>
          <w:b/>
          <w:iCs/>
        </w:rPr>
        <w:t xml:space="preserve">We thank the reviewer for this </w:t>
      </w:r>
      <w:r w:rsidR="00F140B1" w:rsidRPr="008A620A">
        <w:rPr>
          <w:b/>
          <w:iCs/>
        </w:rPr>
        <w:t>suggestion,</w:t>
      </w:r>
      <w:r w:rsidRPr="008A620A">
        <w:rPr>
          <w:b/>
          <w:iCs/>
        </w:rPr>
        <w:t xml:space="preserve"> and</w:t>
      </w:r>
      <w:r w:rsidR="00257B0C" w:rsidRPr="008A620A">
        <w:rPr>
          <w:b/>
          <w:iCs/>
        </w:rPr>
        <w:t xml:space="preserve"> we </w:t>
      </w:r>
      <w:r w:rsidR="00664A22" w:rsidRPr="008A620A">
        <w:rPr>
          <w:b/>
          <w:iCs/>
        </w:rPr>
        <w:t xml:space="preserve">have </w:t>
      </w:r>
      <w:r w:rsidR="002204B3" w:rsidRPr="008A620A">
        <w:rPr>
          <w:b/>
          <w:iCs/>
        </w:rPr>
        <w:t xml:space="preserve">now </w:t>
      </w:r>
      <w:r w:rsidR="00257B0C" w:rsidRPr="008A620A">
        <w:rPr>
          <w:b/>
          <w:iCs/>
        </w:rPr>
        <w:t>add</w:t>
      </w:r>
      <w:r w:rsidR="00664A22" w:rsidRPr="008A620A">
        <w:rPr>
          <w:b/>
          <w:iCs/>
        </w:rPr>
        <w:t>ed</w:t>
      </w:r>
      <w:r w:rsidR="00257B0C" w:rsidRPr="008A620A">
        <w:rPr>
          <w:b/>
          <w:iCs/>
        </w:rPr>
        <w:t xml:space="preserve"> </w:t>
      </w:r>
      <w:r w:rsidR="002204B3" w:rsidRPr="008A620A">
        <w:rPr>
          <w:b/>
          <w:iCs/>
        </w:rPr>
        <w:t xml:space="preserve">this analysis to our </w:t>
      </w:r>
      <w:r w:rsidR="00E3050D" w:rsidRPr="008A620A">
        <w:rPr>
          <w:b/>
          <w:iCs/>
        </w:rPr>
        <w:t>Proposed analysis pipeline</w:t>
      </w:r>
      <w:r w:rsidR="002204B3" w:rsidRPr="008A620A">
        <w:rPr>
          <w:b/>
          <w:iCs/>
        </w:rPr>
        <w:t xml:space="preserve"> section</w:t>
      </w:r>
      <w:r w:rsidR="00340831" w:rsidRPr="008A620A">
        <w:rPr>
          <w:b/>
          <w:iCs/>
        </w:rPr>
        <w:t xml:space="preserve"> (lines </w:t>
      </w:r>
      <w:del w:id="51" w:author="Jonathan Wood" w:date="2020-08-31T09:41:00Z">
        <w:r w:rsidR="00340831" w:rsidRPr="008A620A" w:rsidDel="0049147E">
          <w:rPr>
            <w:b/>
            <w:iCs/>
          </w:rPr>
          <w:delText>150-15</w:delText>
        </w:r>
        <w:r w:rsidR="00C12D72" w:rsidDel="0049147E">
          <w:rPr>
            <w:b/>
            <w:iCs/>
          </w:rPr>
          <w:delText>5</w:delText>
        </w:r>
      </w:del>
      <w:ins w:id="52" w:author="Jonathan Wood" w:date="2020-08-31T09:41:00Z">
        <w:r w:rsidR="0049147E">
          <w:rPr>
            <w:b/>
            <w:iCs/>
          </w:rPr>
          <w:t>170-175</w:t>
        </w:r>
      </w:ins>
      <w:r w:rsidR="00340831" w:rsidRPr="008A620A">
        <w:rPr>
          <w:b/>
          <w:iCs/>
        </w:rPr>
        <w:t>)</w:t>
      </w:r>
      <w:r w:rsidR="002204B3" w:rsidRPr="008A620A">
        <w:rPr>
          <w:b/>
          <w:iCs/>
        </w:rPr>
        <w:t xml:space="preserve">. </w:t>
      </w:r>
      <w:moveToRangeStart w:id="53" w:author="Jonathan Wood" w:date="2020-08-31T09:41:00Z" w:name="move49759318"/>
      <w:moveTo w:id="54" w:author="Jonathan Wood" w:date="2020-08-31T09:41:00Z">
        <w:r w:rsidR="0024586D" w:rsidRPr="008A620A">
          <w:rPr>
            <w:b/>
            <w:iCs/>
          </w:rPr>
          <w:t>We now plan to report this analysis so the reader can gain insight on the use-dependent learning task in a figure as the reviewer suggests.</w:t>
        </w:r>
      </w:moveTo>
      <w:moveToRangeEnd w:id="53"/>
      <w:ins w:id="55" w:author="Jonathan Wood" w:date="2020-08-31T09:41:00Z">
        <w:r w:rsidR="0024586D">
          <w:rPr>
            <w:b/>
            <w:iCs/>
          </w:rPr>
          <w:t xml:space="preserve"> </w:t>
        </w:r>
      </w:ins>
      <w:r w:rsidRPr="008A620A">
        <w:rPr>
          <w:b/>
          <w:iCs/>
        </w:rPr>
        <w:t xml:space="preserve">Although we are unable to </w:t>
      </w:r>
      <w:r w:rsidR="002D242E" w:rsidRPr="008A620A">
        <w:rPr>
          <w:b/>
          <w:iCs/>
        </w:rPr>
        <w:t>perform</w:t>
      </w:r>
      <w:r w:rsidRPr="008A620A">
        <w:rPr>
          <w:b/>
          <w:iCs/>
        </w:rPr>
        <w:t xml:space="preserve"> this analysis for the pilot data because of the marker set we used </w:t>
      </w:r>
      <w:del w:id="56" w:author="Jonathan Wood" w:date="2020-08-31T09:40:00Z">
        <w:r w:rsidRPr="008A620A" w:rsidDel="0049147E">
          <w:rPr>
            <w:b/>
            <w:iCs/>
          </w:rPr>
          <w:delText>(see lines 133-134)</w:delText>
        </w:r>
      </w:del>
      <w:r w:rsidRPr="008A620A">
        <w:rPr>
          <w:b/>
          <w:iCs/>
        </w:rPr>
        <w:t>, w</w:t>
      </w:r>
      <w:r w:rsidR="002204B3" w:rsidRPr="008A620A">
        <w:rPr>
          <w:b/>
          <w:iCs/>
        </w:rPr>
        <w:t xml:space="preserve">e will add markers for the </w:t>
      </w:r>
      <w:r w:rsidR="00257B0C" w:rsidRPr="008A620A">
        <w:rPr>
          <w:b/>
          <w:iCs/>
        </w:rPr>
        <w:t xml:space="preserve">bilateral greater trochanter </w:t>
      </w:r>
      <w:r w:rsidR="002204B3" w:rsidRPr="008A620A">
        <w:rPr>
          <w:b/>
          <w:iCs/>
        </w:rPr>
        <w:t xml:space="preserve">and the </w:t>
      </w:r>
      <w:r w:rsidR="001D30E8" w:rsidRPr="008A620A">
        <w:rPr>
          <w:b/>
          <w:iCs/>
        </w:rPr>
        <w:t xml:space="preserve">bilateral lateral knees </w:t>
      </w:r>
      <w:r w:rsidR="00257B0C" w:rsidRPr="008A620A">
        <w:rPr>
          <w:b/>
          <w:iCs/>
        </w:rPr>
        <w:t xml:space="preserve">(lines </w:t>
      </w:r>
      <w:del w:id="57" w:author="Jonathan Wood" w:date="2020-08-31T11:26:00Z">
        <w:r w:rsidR="00E3050D" w:rsidRPr="008A620A" w:rsidDel="0005352B">
          <w:rPr>
            <w:b/>
            <w:iCs/>
          </w:rPr>
          <w:delText>133-</w:delText>
        </w:r>
      </w:del>
      <w:r w:rsidR="00E3050D" w:rsidRPr="008A620A">
        <w:rPr>
          <w:b/>
          <w:iCs/>
        </w:rPr>
        <w:t>134</w:t>
      </w:r>
      <w:r w:rsidR="00257B0C" w:rsidRPr="008A620A">
        <w:rPr>
          <w:b/>
          <w:iCs/>
        </w:rPr>
        <w:t>)</w:t>
      </w:r>
      <w:r w:rsidR="00664A22" w:rsidRPr="008A620A">
        <w:rPr>
          <w:b/>
          <w:iCs/>
        </w:rPr>
        <w:t xml:space="preserve"> so </w:t>
      </w:r>
      <w:r w:rsidR="001D30E8" w:rsidRPr="008A620A">
        <w:rPr>
          <w:b/>
          <w:iCs/>
        </w:rPr>
        <w:t xml:space="preserve">we can accomplish this analysis when we perform the experiment. </w:t>
      </w:r>
      <w:del w:id="58" w:author="Jonathan Wood" w:date="2020-08-31T09:42:00Z">
        <w:r w:rsidR="001D30E8" w:rsidRPr="008A620A" w:rsidDel="0024586D">
          <w:rPr>
            <w:b/>
            <w:iCs/>
          </w:rPr>
          <w:delText xml:space="preserve">We have also added the specific analysis of </w:delText>
        </w:r>
        <w:r w:rsidR="00E3050D" w:rsidRPr="008A620A" w:rsidDel="0024586D">
          <w:rPr>
            <w:b/>
            <w:iCs/>
          </w:rPr>
          <w:delText>leading and trailing</w:delText>
        </w:r>
        <w:r w:rsidR="001D30E8" w:rsidRPr="008A620A" w:rsidDel="0024586D">
          <w:rPr>
            <w:b/>
            <w:iCs/>
          </w:rPr>
          <w:delText xml:space="preserve"> leg asymmetry to </w:delText>
        </w:r>
        <w:r w:rsidR="00664A22" w:rsidRPr="008A620A" w:rsidDel="0024586D">
          <w:rPr>
            <w:b/>
            <w:iCs/>
          </w:rPr>
          <w:delText xml:space="preserve">the </w:delText>
        </w:r>
        <w:r w:rsidR="00304D09" w:rsidRPr="008A620A" w:rsidDel="0024586D">
          <w:rPr>
            <w:b/>
            <w:iCs/>
          </w:rPr>
          <w:delText>Proposed</w:delText>
        </w:r>
        <w:r w:rsidR="001D30E8" w:rsidRPr="008A620A" w:rsidDel="0024586D">
          <w:rPr>
            <w:b/>
            <w:iCs/>
          </w:rPr>
          <w:delText xml:space="preserve"> </w:delText>
        </w:r>
        <w:r w:rsidR="00664A22" w:rsidRPr="008A620A" w:rsidDel="0024586D">
          <w:rPr>
            <w:b/>
            <w:iCs/>
          </w:rPr>
          <w:delText xml:space="preserve">analysis </w:delText>
        </w:r>
        <w:r w:rsidR="00304D09" w:rsidRPr="008A620A" w:rsidDel="0024586D">
          <w:rPr>
            <w:b/>
            <w:iCs/>
          </w:rPr>
          <w:delText xml:space="preserve">pipeline </w:delText>
        </w:r>
        <w:r w:rsidR="001D30E8" w:rsidRPr="008A620A" w:rsidDel="0024586D">
          <w:rPr>
            <w:b/>
            <w:iCs/>
          </w:rPr>
          <w:delText>section (line</w:delText>
        </w:r>
        <w:r w:rsidR="00E3050D" w:rsidRPr="008A620A" w:rsidDel="0024586D">
          <w:rPr>
            <w:b/>
            <w:iCs/>
          </w:rPr>
          <w:delText>s 150-151</w:delText>
        </w:r>
        <w:r w:rsidR="001D30E8" w:rsidRPr="008A620A" w:rsidDel="0024586D">
          <w:rPr>
            <w:b/>
            <w:iCs/>
          </w:rPr>
          <w:delText xml:space="preserve">). </w:delText>
        </w:r>
      </w:del>
      <w:moveFromRangeStart w:id="59" w:author="Jonathan Wood" w:date="2020-08-31T09:41:00Z" w:name="move49759318"/>
      <w:moveFrom w:id="60" w:author="Jonathan Wood" w:date="2020-08-31T09:41:00Z">
        <w:del w:id="61" w:author="Jonathan Wood" w:date="2020-08-31T09:42:00Z">
          <w:r w:rsidR="001D30E8" w:rsidRPr="008A620A" w:rsidDel="0024586D">
            <w:rPr>
              <w:b/>
              <w:iCs/>
            </w:rPr>
            <w:delText>W</w:delText>
          </w:r>
          <w:r w:rsidR="00664A22" w:rsidRPr="008A620A" w:rsidDel="0024586D">
            <w:rPr>
              <w:b/>
              <w:iCs/>
            </w:rPr>
            <w:delText>e</w:delText>
          </w:r>
          <w:r w:rsidR="001D30E8" w:rsidRPr="008A620A" w:rsidDel="0024586D">
            <w:rPr>
              <w:b/>
              <w:iCs/>
            </w:rPr>
            <w:delText xml:space="preserve"> now plan to report this analysis so the reader can gain insight on the use-dependent</w:delText>
          </w:r>
          <w:r w:rsidR="00304D09" w:rsidRPr="008A620A" w:rsidDel="0024586D">
            <w:rPr>
              <w:b/>
              <w:iCs/>
            </w:rPr>
            <w:delText xml:space="preserve"> learning</w:delText>
          </w:r>
          <w:r w:rsidR="001D30E8" w:rsidRPr="008A620A" w:rsidDel="0024586D">
            <w:rPr>
              <w:b/>
              <w:iCs/>
            </w:rPr>
            <w:delText xml:space="preserve"> task </w:delText>
          </w:r>
        </w:del>
        <w:r w:rsidR="001D30E8" w:rsidRPr="008A620A" w:rsidDel="0024586D">
          <w:rPr>
            <w:b/>
            <w:iCs/>
          </w:rPr>
          <w:t xml:space="preserve">in a figure </w:t>
        </w:r>
        <w:r w:rsidR="00F140B1" w:rsidRPr="008A620A" w:rsidDel="0024586D">
          <w:rPr>
            <w:b/>
            <w:iCs/>
          </w:rPr>
          <w:t>as the reviewer suggests.</w:t>
        </w:r>
      </w:moveFrom>
      <w:moveFromRangeEnd w:id="59"/>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44A4ED4"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ins w:id="62" w:author="Jonathan Wood" w:date="2020-08-31T11:33:00Z">
        <w:r w:rsidR="0005352B">
          <w:rPr>
            <w:b/>
            <w:iCs/>
            <w:color w:val="000000"/>
          </w:rPr>
          <w:t xml:space="preserve"> (line 158)</w:t>
        </w:r>
      </w:ins>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2F364526"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roposed analysis pipeline section (line</w:t>
      </w:r>
      <w:r w:rsidR="00340831" w:rsidRPr="008A620A">
        <w:rPr>
          <w:b/>
          <w:iCs/>
          <w:color w:val="000000"/>
        </w:rPr>
        <w:t xml:space="preserve">s </w:t>
      </w:r>
      <w:r w:rsidR="00856C1C">
        <w:rPr>
          <w:b/>
          <w:iCs/>
          <w:color w:val="000000"/>
        </w:rPr>
        <w:t>16</w:t>
      </w:r>
      <w:del w:id="63" w:author="Jonathan Wood" w:date="2020-08-31T09:42:00Z">
        <w:r w:rsidR="00856C1C" w:rsidDel="00AD666D">
          <w:rPr>
            <w:b/>
            <w:iCs/>
            <w:color w:val="000000"/>
          </w:rPr>
          <w:delText>7</w:delText>
        </w:r>
      </w:del>
      <w:ins w:id="64" w:author="Jonathan Wood" w:date="2020-08-31T09:42:00Z">
        <w:r w:rsidR="00AD666D">
          <w:rPr>
            <w:b/>
            <w:iCs/>
            <w:color w:val="000000"/>
          </w:rPr>
          <w:t>3</w:t>
        </w:r>
      </w:ins>
      <w:r w:rsidR="00856C1C">
        <w:rPr>
          <w:b/>
          <w:iCs/>
          <w:color w:val="000000"/>
        </w:rPr>
        <w:t>-16</w:t>
      </w:r>
      <w:ins w:id="65" w:author="Jonathan Wood" w:date="2020-08-31T09:42:00Z">
        <w:r w:rsidR="00AD666D">
          <w:rPr>
            <w:b/>
            <w:iCs/>
            <w:color w:val="000000"/>
          </w:rPr>
          <w:t>4</w:t>
        </w:r>
      </w:ins>
      <w:del w:id="66" w:author="Jonathan Wood" w:date="2020-08-31T09:42:00Z">
        <w:r w:rsidR="00856C1C" w:rsidDel="00AD666D">
          <w:rPr>
            <w:b/>
            <w:iCs/>
            <w:color w:val="000000"/>
          </w:rPr>
          <w:delText>8</w:delText>
        </w:r>
      </w:del>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59D5BDD2"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have now added insets to the simulations plot</w:t>
      </w:r>
      <w:r w:rsidR="00F140B1" w:rsidRPr="00856C1C">
        <w:rPr>
          <w:b/>
          <w:iCs/>
          <w:color w:val="000000"/>
        </w:rPr>
        <w:t xml:space="preserve"> (Figur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ins w:id="67" w:author="Jonathan Wood" w:date="2020-08-31T09:43:00Z">
        <w:r w:rsidR="00AD666D">
          <w:rPr>
            <w:b/>
            <w:iCs/>
            <w:color w:val="000000"/>
          </w:rPr>
          <w:t>. We added description to the Figure 3 Legend (line 62</w:t>
        </w:r>
      </w:ins>
      <w:ins w:id="68" w:author="Jonathan Wood" w:date="2020-08-31T11:27:00Z">
        <w:r w:rsidR="0005352B">
          <w:rPr>
            <w:b/>
            <w:iCs/>
            <w:color w:val="000000"/>
          </w:rPr>
          <w:t>4</w:t>
        </w:r>
      </w:ins>
      <w:ins w:id="69" w:author="Jonathan Wood" w:date="2020-08-31T09:43:00Z">
        <w:r w:rsidR="00AD666D">
          <w:rPr>
            <w:b/>
            <w:iCs/>
            <w:color w:val="000000"/>
          </w:rPr>
          <w:t>)</w:t>
        </w:r>
      </w:ins>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3CA6AA50"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 xml:space="preserve">stride by stride data to the pilot data figure (Figur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figure in this document </w:t>
      </w:r>
      <w:r w:rsidR="00F22050" w:rsidRPr="00856C1C">
        <w:rPr>
          <w:b/>
          <w:iCs/>
          <w:color w:val="000000"/>
        </w:rPr>
        <w:t>(supplement</w:t>
      </w:r>
      <w:r w:rsidR="00802460">
        <w:rPr>
          <w:b/>
          <w:iCs/>
          <w:color w:val="000000"/>
        </w:rPr>
        <w:t>al</w:t>
      </w:r>
      <w:r w:rsidR="00F22050" w:rsidRPr="00856C1C">
        <w:rPr>
          <w:b/>
          <w:iCs/>
          <w:color w:val="000000"/>
        </w:rPr>
        <w:t xml:space="preserve"> figur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figur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del w:id="70" w:author="Jonathan Wood" w:date="2020-08-31T09:45:00Z">
        <w:r w:rsidR="00E35E74" w:rsidRPr="00856C1C" w:rsidDel="00AD666D">
          <w:rPr>
            <w:b/>
            <w:iCs/>
            <w:color w:val="000000"/>
          </w:rPr>
          <w:delText xml:space="preserve">Model </w:delText>
        </w:r>
        <w:r w:rsidR="004D7AB3" w:rsidRPr="00856C1C" w:rsidDel="00AD666D">
          <w:rPr>
            <w:b/>
            <w:iCs/>
            <w:color w:val="000000"/>
          </w:rPr>
          <w:delText>Based Methods</w:delText>
        </w:r>
      </w:del>
      <w:ins w:id="71" w:author="Jonathan Wood" w:date="2020-08-31T09:45:00Z">
        <w:r w:rsidR="00AD666D">
          <w:rPr>
            <w:b/>
            <w:iCs/>
            <w:color w:val="000000"/>
          </w:rPr>
          <w:t>Statistical Analysis section</w:t>
        </w:r>
      </w:ins>
      <w:r w:rsidR="004D7AB3" w:rsidRPr="00856C1C">
        <w:rPr>
          <w:b/>
          <w:iCs/>
          <w:color w:val="000000"/>
        </w:rPr>
        <w:t xml:space="preserve"> </w:t>
      </w:r>
      <w:r w:rsidR="00E35E74" w:rsidRPr="00856C1C">
        <w:rPr>
          <w:b/>
          <w:iCs/>
          <w:color w:val="000000"/>
        </w:rPr>
        <w:t>(lines</w:t>
      </w:r>
      <w:r w:rsidR="00856C1C">
        <w:rPr>
          <w:b/>
          <w:iCs/>
          <w:color w:val="000000"/>
        </w:rPr>
        <w:t xml:space="preserve"> </w:t>
      </w:r>
      <w:del w:id="72" w:author="Jonathan Wood" w:date="2020-08-31T09:45:00Z">
        <w:r w:rsidR="00856C1C" w:rsidDel="00AD666D">
          <w:rPr>
            <w:b/>
            <w:iCs/>
            <w:color w:val="000000"/>
          </w:rPr>
          <w:delText>376-378</w:delText>
        </w:r>
      </w:del>
      <w:ins w:id="73" w:author="Jonathan Wood" w:date="2020-08-31T09:45:00Z">
        <w:r w:rsidR="00AD666D">
          <w:rPr>
            <w:b/>
            <w:iCs/>
            <w:color w:val="000000"/>
          </w:rPr>
          <w:t>331-</w:t>
        </w:r>
      </w:ins>
      <w:ins w:id="74" w:author="Jonathan Wood" w:date="2020-08-31T09:46:00Z">
        <w:r w:rsidR="00AD666D">
          <w:rPr>
            <w:b/>
            <w:iCs/>
            <w:color w:val="000000"/>
          </w:rPr>
          <w:t>33</w:t>
        </w:r>
      </w:ins>
      <w:ins w:id="75" w:author="Jonathan Wood" w:date="2020-08-31T11:29:00Z">
        <w:r w:rsidR="0005352B">
          <w:rPr>
            <w:b/>
            <w:iCs/>
            <w:color w:val="000000"/>
          </w:rPr>
          <w:t>4</w:t>
        </w:r>
      </w:ins>
      <w:r w:rsidR="00E35E74" w:rsidRPr="00856C1C">
        <w:rPr>
          <w:b/>
          <w:iCs/>
          <w:color w:val="000000"/>
        </w:rPr>
        <w:t xml:space="preserve">). </w:t>
      </w:r>
      <w:r w:rsidR="0063196A" w:rsidRPr="00856C1C">
        <w:rPr>
          <w:b/>
          <w:iCs/>
          <w:color w:val="000000"/>
        </w:rPr>
        <w:t xml:space="preserve">This figur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63196A" w:rsidRPr="00856C1C">
        <w:rPr>
          <w:b/>
          <w:iCs/>
          <w:color w:val="000000"/>
        </w:rPr>
        <w:t>aftereffects</w:t>
      </w:r>
      <w:r w:rsidR="006614DB" w:rsidRPr="00856C1C">
        <w:rPr>
          <w:b/>
          <w:iCs/>
          <w:color w:val="000000"/>
        </w:rPr>
        <w:t xml:space="preserve"> in the same figure</w:t>
      </w:r>
      <w:ins w:id="76" w:author="Jonathan Wood" w:date="2020-08-31T09:46:00Z">
        <w:r w:rsidR="00AD666D">
          <w:rPr>
            <w:b/>
            <w:iCs/>
            <w:color w:val="000000"/>
          </w:rPr>
          <w:t xml:space="preserve"> (note that the Initial Bias of Pilot Subject 2 </w:t>
        </w:r>
      </w:ins>
      <w:ins w:id="77" w:author="Jonathan Wood" w:date="2020-08-31T09:47:00Z">
        <w:r w:rsidR="00AD666D">
          <w:rPr>
            <w:b/>
            <w:iCs/>
            <w:color w:val="000000"/>
          </w:rPr>
          <w:t xml:space="preserve">– blue circle – </w:t>
        </w:r>
      </w:ins>
      <w:ins w:id="78" w:author="Jonathan Wood" w:date="2020-08-31T09:46:00Z">
        <w:r w:rsidR="00AD666D">
          <w:rPr>
            <w:b/>
            <w:iCs/>
            <w:color w:val="000000"/>
          </w:rPr>
          <w:t>is hidden behin</w:t>
        </w:r>
      </w:ins>
      <w:ins w:id="79" w:author="Jonathan Wood" w:date="2020-08-31T09:47:00Z">
        <w:r w:rsidR="00AD666D">
          <w:rPr>
            <w:b/>
            <w:iCs/>
            <w:color w:val="000000"/>
          </w:rPr>
          <w:t>d the AB model prediction – purple diamond)</w:t>
        </w:r>
      </w:ins>
      <w:r w:rsidR="0063196A" w:rsidRPr="00856C1C">
        <w:rPr>
          <w:b/>
          <w:iCs/>
          <w:color w:val="000000"/>
        </w:rPr>
        <w:t xml:space="preserve">. </w:t>
      </w:r>
      <w:r w:rsidR="00426DD5" w:rsidRPr="00856C1C">
        <w:rPr>
          <w:b/>
          <w:iCs/>
          <w:color w:val="000000"/>
        </w:rPr>
        <w:t xml:space="preserve">We plan on </w:t>
      </w:r>
      <w:r w:rsidR="006614DB" w:rsidRPr="00856C1C">
        <w:rPr>
          <w:b/>
          <w:iCs/>
          <w:color w:val="000000"/>
        </w:rPr>
        <w:t>reporting</w:t>
      </w:r>
      <w:r w:rsidR="00426DD5" w:rsidRPr="00856C1C">
        <w:rPr>
          <w:b/>
          <w:iCs/>
          <w:color w:val="000000"/>
        </w:rPr>
        <w:t xml:space="preserve"> a similar figur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del w:id="80" w:author="Jonathan Wood" w:date="2020-08-31T09:47:00Z">
        <w:r w:rsidR="00856C1C" w:rsidDel="00AD666D">
          <w:rPr>
            <w:b/>
            <w:iCs/>
            <w:color w:val="000000"/>
          </w:rPr>
          <w:delText>379-380</w:delText>
        </w:r>
      </w:del>
      <w:ins w:id="81" w:author="Jonathan Wood" w:date="2020-08-31T09:47:00Z">
        <w:r w:rsidR="00AD666D">
          <w:rPr>
            <w:b/>
            <w:iCs/>
            <w:color w:val="000000"/>
          </w:rPr>
          <w:t>334-</w:t>
        </w:r>
      </w:ins>
      <w:ins w:id="82" w:author="Jonathan Wood" w:date="2020-08-31T09:48:00Z">
        <w:r w:rsidR="00AD666D">
          <w:rPr>
            <w:b/>
            <w:iCs/>
            <w:color w:val="000000"/>
          </w:rPr>
          <w:t>338</w:t>
        </w:r>
      </w:ins>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353CF446"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Figure 1</w:t>
      </w:r>
      <w:r w:rsidR="00856C1C">
        <w:rPr>
          <w:i/>
          <w:iCs/>
          <w:color w:val="000000"/>
        </w:rPr>
        <w:t>:</w:t>
      </w:r>
    </w:p>
    <w:p w14:paraId="64BFF6AA" w14:textId="0983A08C" w:rsidR="00856C1C" w:rsidRPr="00D33A29" w:rsidRDefault="00856C1C" w:rsidP="00D33A29">
      <w:pPr>
        <w:pStyle w:val="ListParagraph"/>
        <w:autoSpaceDE w:val="0"/>
        <w:autoSpaceDN w:val="0"/>
        <w:adjustRightInd w:val="0"/>
        <w:ind w:left="360"/>
        <w:rPr>
          <w:i/>
          <w:iCs/>
          <w:color w:val="000000"/>
        </w:rPr>
      </w:pPr>
      <w:r>
        <w:rPr>
          <w:i/>
          <w:iCs/>
          <w:noProof/>
          <w:color w:val="000000"/>
        </w:rPr>
        <w:drawing>
          <wp:inline distT="0" distB="0" distL="0" distR="0" wp14:anchorId="19B2C20D" wp14:editId="48A8AD57">
            <wp:extent cx="5299277" cy="3409950"/>
            <wp:effectExtent l="0" t="0" r="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4429"/>
                    <a:stretch/>
                  </pic:blipFill>
                  <pic:spPr bwMode="auto">
                    <a:xfrm>
                      <a:off x="0" y="0"/>
                      <a:ext cx="5300022" cy="3410429"/>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3FE2553A"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ins w:id="83" w:author="Jonathan Wood" w:date="2020-08-31T11:30:00Z">
        <w:r w:rsidR="0005352B">
          <w:rPr>
            <w:b/>
            <w:iCs/>
          </w:rPr>
          <w:t>S</w:t>
        </w:r>
      </w:ins>
      <w:del w:id="84" w:author="Jonathan Wood" w:date="2020-08-31T11:30:00Z">
        <w:r w:rsidRPr="0044702E" w:rsidDel="0005352B">
          <w:rPr>
            <w:b/>
            <w:iCs/>
          </w:rPr>
          <w:delText>s</w:delText>
        </w:r>
      </w:del>
      <w:r w:rsidRPr="0044702E">
        <w:rPr>
          <w:b/>
          <w:iCs/>
        </w:rPr>
        <w:t xml:space="preserve">tatistical </w:t>
      </w:r>
      <w:ins w:id="85" w:author="Jonathan Wood" w:date="2020-08-31T11:30:00Z">
        <w:r w:rsidR="0005352B">
          <w:rPr>
            <w:b/>
            <w:iCs/>
          </w:rPr>
          <w:t>A</w:t>
        </w:r>
      </w:ins>
      <w:del w:id="86" w:author="Jonathan Wood" w:date="2020-08-31T11:30:00Z">
        <w:r w:rsidRPr="0044702E" w:rsidDel="0005352B">
          <w:rPr>
            <w:b/>
            <w:iCs/>
          </w:rPr>
          <w:delText>a</w:delText>
        </w:r>
      </w:del>
      <w:r w:rsidRPr="0044702E">
        <w:rPr>
          <w:b/>
          <w:iCs/>
        </w:rPr>
        <w:t>nalysis (lines</w:t>
      </w:r>
      <w:r w:rsidR="00BB3979" w:rsidRPr="0044702E">
        <w:rPr>
          <w:b/>
          <w:iCs/>
        </w:rPr>
        <w:t xml:space="preserve"> </w:t>
      </w:r>
      <w:r w:rsidR="00B111C4" w:rsidRPr="0044702E">
        <w:rPr>
          <w:b/>
          <w:iCs/>
        </w:rPr>
        <w:t>3</w:t>
      </w:r>
      <w:del w:id="87" w:author="Jonathan Wood" w:date="2020-08-31T09:48:00Z">
        <w:r w:rsidR="003043AB" w:rsidRPr="0044702E" w:rsidDel="00AD666D">
          <w:rPr>
            <w:b/>
            <w:iCs/>
          </w:rPr>
          <w:delText>7</w:delText>
        </w:r>
        <w:r w:rsidR="0044702E" w:rsidDel="00AD666D">
          <w:rPr>
            <w:b/>
            <w:iCs/>
          </w:rPr>
          <w:delText>6</w:delText>
        </w:r>
      </w:del>
      <w:ins w:id="88" w:author="Jonathan Wood" w:date="2020-08-31T09:48:00Z">
        <w:r w:rsidR="00AD666D">
          <w:rPr>
            <w:b/>
            <w:iCs/>
          </w:rPr>
          <w:t>33</w:t>
        </w:r>
      </w:ins>
      <w:r w:rsidR="00B111C4" w:rsidRPr="0044702E">
        <w:rPr>
          <w:b/>
          <w:iCs/>
        </w:rPr>
        <w:t>-3</w:t>
      </w:r>
      <w:ins w:id="89" w:author="Jonathan Wood" w:date="2020-08-31T09:48:00Z">
        <w:r w:rsidR="00AD666D">
          <w:rPr>
            <w:b/>
            <w:iCs/>
          </w:rPr>
          <w:t>34</w:t>
        </w:r>
      </w:ins>
      <w:del w:id="90" w:author="Jonathan Wood" w:date="2020-08-31T09:48:00Z">
        <w:r w:rsidR="003043AB" w:rsidRPr="0044702E" w:rsidDel="00AD666D">
          <w:rPr>
            <w:b/>
            <w:iCs/>
          </w:rPr>
          <w:delText>7</w:delText>
        </w:r>
        <w:r w:rsidR="0044702E" w:rsidDel="00AD666D">
          <w:rPr>
            <w:b/>
            <w:iCs/>
          </w:rPr>
          <w:delText>8</w:delText>
        </w:r>
      </w:del>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5E7F0C8C" w:rsidR="00B16B1B" w:rsidRPr="0044702E" w:rsidRDefault="00664A22" w:rsidP="0016747B">
      <w:pPr>
        <w:pStyle w:val="ListParagraph"/>
        <w:autoSpaceDE w:val="0"/>
        <w:autoSpaceDN w:val="0"/>
        <w:adjustRightInd w:val="0"/>
        <w:ind w:left="360"/>
        <w:rPr>
          <w:b/>
          <w:iCs/>
          <w:color w:val="000000"/>
        </w:rPr>
      </w:pPr>
      <w:r w:rsidRPr="0044702E">
        <w:rPr>
          <w:b/>
          <w:iCs/>
          <w:color w:val="000000"/>
        </w:rPr>
        <w:t>Th</w:t>
      </w:r>
      <w:r w:rsidR="00804F31">
        <w:rPr>
          <w:b/>
          <w:iCs/>
          <w:color w:val="000000"/>
        </w:rPr>
        <w:t>is is an excellent point and the</w:t>
      </w:r>
      <w:r w:rsidRPr="0044702E">
        <w:rPr>
          <w:b/>
          <w:iCs/>
          <w:color w:val="000000"/>
        </w:rPr>
        <w:t xml:space="preserve"> reviewer is correct</w:t>
      </w:r>
      <w:r w:rsidR="00B16B1B" w:rsidRPr="0044702E">
        <w:rPr>
          <w:b/>
          <w:iCs/>
          <w:color w:val="000000"/>
        </w:rPr>
        <w:t xml:space="preserve"> with regard to how use-dependent learning is impacted by the error signal in the context of this study</w:t>
      </w:r>
      <w:r w:rsidR="00D677CD">
        <w:rPr>
          <w:b/>
          <w:iCs/>
          <w:color w:val="000000"/>
        </w:rPr>
        <w:t>.</w:t>
      </w:r>
      <w:r w:rsidR="0044702E">
        <w:rPr>
          <w:b/>
          <w:iCs/>
          <w:color w:val="000000"/>
        </w:rPr>
        <w:t xml:space="preserve"> W</w:t>
      </w:r>
      <w:r w:rsidR="00452CFA" w:rsidRPr="0044702E">
        <w:rPr>
          <w:b/>
          <w:iCs/>
          <w:color w:val="000000"/>
        </w:rPr>
        <w:t xml:space="preserve">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 Based methods section</w:t>
      </w:r>
      <w:r w:rsidR="006614DB" w:rsidRPr="0044702E">
        <w:rPr>
          <w:b/>
          <w:iCs/>
          <w:color w:val="000000"/>
        </w:rPr>
        <w:t xml:space="preserve"> (lines</w:t>
      </w:r>
      <w:r w:rsidR="0044702E">
        <w:rPr>
          <w:b/>
          <w:iCs/>
          <w:color w:val="000000"/>
        </w:rPr>
        <w:t xml:space="preserve"> 2</w:t>
      </w:r>
      <w:ins w:id="91" w:author="Jonathan Wood" w:date="2020-08-31T09:49:00Z">
        <w:r w:rsidR="00AD666D">
          <w:rPr>
            <w:b/>
            <w:iCs/>
            <w:color w:val="000000"/>
          </w:rPr>
          <w:t>43</w:t>
        </w:r>
      </w:ins>
      <w:del w:id="92" w:author="Jonathan Wood" w:date="2020-08-31T09:49:00Z">
        <w:r w:rsidR="0044702E" w:rsidDel="00AD666D">
          <w:rPr>
            <w:b/>
            <w:iCs/>
            <w:color w:val="000000"/>
          </w:rPr>
          <w:delText>37</w:delText>
        </w:r>
      </w:del>
      <w:r w:rsidR="0044702E">
        <w:rPr>
          <w:b/>
          <w:iCs/>
          <w:color w:val="000000"/>
        </w:rPr>
        <w:t>-2</w:t>
      </w:r>
      <w:ins w:id="93" w:author="Jonathan Wood" w:date="2020-08-31T09:49:00Z">
        <w:r w:rsidR="00AD666D">
          <w:rPr>
            <w:b/>
            <w:iCs/>
            <w:color w:val="000000"/>
          </w:rPr>
          <w:t>45</w:t>
        </w:r>
      </w:ins>
      <w:del w:id="94" w:author="Jonathan Wood" w:date="2020-08-31T09:49:00Z">
        <w:r w:rsidR="0044702E" w:rsidDel="00AD666D">
          <w:rPr>
            <w:b/>
            <w:iCs/>
            <w:color w:val="000000"/>
          </w:rPr>
          <w:delText>38</w:delText>
        </w:r>
      </w:del>
      <w:r w:rsidR="006614DB" w:rsidRPr="0044702E">
        <w:rPr>
          <w:b/>
          <w:iCs/>
          <w:color w:val="000000"/>
        </w:rPr>
        <w:t>)</w:t>
      </w:r>
      <w:r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Pr="0044702E">
        <w:rPr>
          <w:b/>
          <w:iCs/>
          <w:color w:val="000000"/>
        </w:rPr>
        <w:t>s</w:t>
      </w:r>
      <w:r w:rsidR="00C53DF2" w:rsidRPr="0044702E">
        <w:rPr>
          <w:b/>
          <w:iCs/>
          <w:color w:val="000000"/>
        </w:rPr>
        <w:t xml:space="preserve"> on previous motor output and occurs in parallel to updates based on an error signal (Diedrichsen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493EE922"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Pr="0044702E">
        <w:rPr>
          <w:b/>
          <w:iCs/>
          <w:color w:val="000000"/>
        </w:rPr>
        <w:t>was not clear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 xml:space="preserve">Model Based Methods section (lines </w:t>
      </w:r>
      <w:r w:rsidR="00B111C4" w:rsidRPr="0044702E">
        <w:rPr>
          <w:b/>
          <w:iCs/>
          <w:color w:val="000000"/>
        </w:rPr>
        <w:t>2</w:t>
      </w:r>
      <w:ins w:id="95" w:author="Jonathan Wood" w:date="2020-08-31T09:51:00Z">
        <w:r w:rsidR="000363F0">
          <w:rPr>
            <w:b/>
            <w:iCs/>
            <w:color w:val="000000"/>
          </w:rPr>
          <w:t>43</w:t>
        </w:r>
      </w:ins>
      <w:del w:id="96" w:author="Jonathan Wood" w:date="2020-08-31T09:51:00Z">
        <w:r w:rsidR="00B111C4" w:rsidRPr="0044702E" w:rsidDel="000363F0">
          <w:rPr>
            <w:b/>
            <w:iCs/>
            <w:color w:val="000000"/>
          </w:rPr>
          <w:delText>3</w:delText>
        </w:r>
        <w:r w:rsidR="0044702E" w:rsidDel="000363F0">
          <w:rPr>
            <w:b/>
            <w:iCs/>
            <w:color w:val="000000"/>
          </w:rPr>
          <w:delText>7</w:delText>
        </w:r>
      </w:del>
      <w:r w:rsidR="00B111C4" w:rsidRPr="0044702E">
        <w:rPr>
          <w:b/>
          <w:iCs/>
          <w:color w:val="000000"/>
        </w:rPr>
        <w:t>-2</w:t>
      </w:r>
      <w:ins w:id="97" w:author="Jonathan Wood" w:date="2020-08-31T09:51:00Z">
        <w:r w:rsidR="000363F0">
          <w:rPr>
            <w:b/>
            <w:iCs/>
            <w:color w:val="000000"/>
          </w:rPr>
          <w:t>45</w:t>
        </w:r>
      </w:ins>
      <w:del w:id="98" w:author="Jonathan Wood" w:date="2020-08-31T09:51:00Z">
        <w:r w:rsidR="00B111C4" w:rsidRPr="0044702E" w:rsidDel="000363F0">
          <w:rPr>
            <w:b/>
            <w:iCs/>
            <w:color w:val="000000"/>
          </w:rPr>
          <w:delText>3</w:delText>
        </w:r>
        <w:r w:rsidR="0044702E" w:rsidDel="000363F0">
          <w:rPr>
            <w:b/>
            <w:iCs/>
            <w:color w:val="000000"/>
          </w:rPr>
          <w:delText>8</w:delText>
        </w:r>
      </w:del>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Hadjiosif AM*, Hemphill MA &amp; Smith MA (2014). Environmental Consistency Determines the Rate of Motor Adaptation. Current Biology 24, 1050-1061.)  or Reza Shadmehr (Herzfeld and Shadmehr. A memory of Errors in Sensorimotr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3A78E34E"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ins w:id="99" w:author="Jonathan Wood" w:date="2020-08-31T09:55:00Z">
        <w:r w:rsidR="000363F0">
          <w:rPr>
            <w:b/>
            <w:iCs/>
          </w:rPr>
          <w:t>56</w:t>
        </w:r>
      </w:ins>
      <w:del w:id="100" w:author="Jonathan Wood" w:date="2020-08-31T09:52:00Z">
        <w:r w:rsidR="00750168" w:rsidDel="000363F0">
          <w:rPr>
            <w:b/>
            <w:iCs/>
          </w:rPr>
          <w:delText>46</w:delText>
        </w:r>
      </w:del>
      <w:r w:rsidR="00750168">
        <w:rPr>
          <w:b/>
          <w:iCs/>
        </w:rPr>
        <w:t>-25</w:t>
      </w:r>
      <w:ins w:id="101" w:author="Jonathan Wood" w:date="2020-08-31T09:55:00Z">
        <w:r w:rsidR="000363F0">
          <w:rPr>
            <w:b/>
            <w:iCs/>
          </w:rPr>
          <w:t>8</w:t>
        </w:r>
      </w:ins>
      <w:del w:id="102" w:author="Jonathan Wood" w:date="2020-08-31T09:53:00Z">
        <w:r w:rsidR="00750168" w:rsidDel="000363F0">
          <w:rPr>
            <w:b/>
            <w:iCs/>
          </w:rPr>
          <w:delText>0</w:delText>
        </w:r>
      </w:del>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Diedrichsen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initially highly variab</w:t>
      </w:r>
      <w:r w:rsidR="006F760B">
        <w:rPr>
          <w:b/>
          <w:iCs/>
        </w:rPr>
        <w:t>le</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Verstynen and Sabes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79821A7D"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We explain this fitting process, in the simulations section (lines</w:t>
      </w:r>
      <w:r w:rsidR="00EE5D45" w:rsidRPr="00750168">
        <w:rPr>
          <w:b/>
          <w:iCs/>
        </w:rPr>
        <w:t xml:space="preserve"> 4</w:t>
      </w:r>
      <w:ins w:id="103" w:author="Jonathan Wood" w:date="2020-08-31T11:31:00Z">
        <w:r w:rsidR="0005352B">
          <w:rPr>
            <w:b/>
            <w:iCs/>
          </w:rPr>
          <w:t>78</w:t>
        </w:r>
      </w:ins>
      <w:del w:id="104" w:author="Jonathan Wood" w:date="2020-08-31T11:31:00Z">
        <w:r w:rsidR="00496086" w:rsidDel="0005352B">
          <w:rPr>
            <w:b/>
            <w:iCs/>
          </w:rPr>
          <w:delText>66</w:delText>
        </w:r>
      </w:del>
      <w:r w:rsidR="00EE5D45" w:rsidRPr="00750168">
        <w:rPr>
          <w:b/>
          <w:iCs/>
        </w:rPr>
        <w:t>-4</w:t>
      </w:r>
      <w:ins w:id="105" w:author="Jonathan Wood" w:date="2020-08-31T11:32:00Z">
        <w:r w:rsidR="0005352B">
          <w:rPr>
            <w:b/>
            <w:iCs/>
          </w:rPr>
          <w:t>80</w:t>
        </w:r>
      </w:ins>
      <w:del w:id="106" w:author="Jonathan Wood" w:date="2020-08-31T11:32:00Z">
        <w:r w:rsidR="00EE5D45" w:rsidRPr="00750168" w:rsidDel="0005352B">
          <w:rPr>
            <w:b/>
            <w:iCs/>
          </w:rPr>
          <w:delText>6</w:delText>
        </w:r>
        <w:r w:rsidR="00496086" w:rsidDel="0005352B">
          <w:rPr>
            <w:b/>
            <w:iCs/>
          </w:rPr>
          <w:delText>8</w:delText>
        </w:r>
      </w:del>
      <w:r w:rsidR="00707631" w:rsidRPr="00750168">
        <w:rPr>
          <w:b/>
          <w:iCs/>
        </w:rPr>
        <w:t xml:space="preserve">). </w:t>
      </w:r>
      <w:r w:rsidR="006F760B">
        <w:rPr>
          <w:b/>
          <w:iCs/>
        </w:rPr>
        <w:t>Also see supplement</w:t>
      </w:r>
      <w:r w:rsidR="00802460">
        <w:rPr>
          <w:b/>
          <w:iCs/>
        </w:rPr>
        <w:t xml:space="preserve">al </w:t>
      </w:r>
      <w:r w:rsidR="006F760B">
        <w:rPr>
          <w:b/>
          <w:iCs/>
        </w:rPr>
        <w:t xml:space="preserve">figur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53DDC7ED"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 Based Methods section (lines 2</w:t>
      </w:r>
      <w:ins w:id="107" w:author="Jonathan Wood" w:date="2020-08-31T09:56:00Z">
        <w:r w:rsidR="000363F0">
          <w:rPr>
            <w:b/>
            <w:iCs/>
          </w:rPr>
          <w:t>51</w:t>
        </w:r>
      </w:ins>
      <w:del w:id="108" w:author="Jonathan Wood" w:date="2020-08-31T09:56:00Z">
        <w:r w:rsidRPr="00750168" w:rsidDel="000363F0">
          <w:rPr>
            <w:b/>
            <w:iCs/>
          </w:rPr>
          <w:delText>4</w:delText>
        </w:r>
        <w:r w:rsidR="00496086" w:rsidDel="000363F0">
          <w:rPr>
            <w:b/>
            <w:iCs/>
          </w:rPr>
          <w:delText>4</w:delText>
        </w:r>
      </w:del>
      <w:r w:rsidRPr="00750168">
        <w:rPr>
          <w:b/>
          <w:iCs/>
        </w:rPr>
        <w:t>-2</w:t>
      </w:r>
      <w:ins w:id="109" w:author="Jonathan Wood" w:date="2020-08-31T09:56:00Z">
        <w:r w:rsidR="000363F0">
          <w:rPr>
            <w:b/>
            <w:iCs/>
          </w:rPr>
          <w:t>58</w:t>
        </w:r>
      </w:ins>
      <w:del w:id="110" w:author="Jonathan Wood" w:date="2020-08-31T09:56:00Z">
        <w:r w:rsidRPr="00750168" w:rsidDel="000363F0">
          <w:rPr>
            <w:b/>
            <w:iCs/>
          </w:rPr>
          <w:delText>4</w:delText>
        </w:r>
        <w:r w:rsidR="00496086" w:rsidDel="000363F0">
          <w:rPr>
            <w:b/>
            <w:iCs/>
          </w:rPr>
          <w:delText>8</w:delText>
        </w:r>
      </w:del>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Pr="00750168">
        <w:rPr>
          <w:b/>
          <w:iCs/>
        </w:rPr>
        <w:t xml:space="preserve">learning rate than </w:t>
      </w:r>
      <w:r w:rsidR="000111BF" w:rsidRPr="00750168">
        <w:rPr>
          <w:b/>
          <w:iCs/>
        </w:rPr>
        <w:t xml:space="preserve">strategic learning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with appropriate instruction, demonstrate “</w:t>
      </w:r>
      <w:r w:rsidR="005C078E" w:rsidRPr="00750168">
        <w:rPr>
          <w:b/>
          <w:iCs/>
        </w:rPr>
        <w:t>one trial learning”</w:t>
      </w:r>
      <w:r w:rsidR="008D55D0">
        <w:rPr>
          <w:b/>
          <w:iCs/>
        </w:rPr>
        <w:t xml:space="preserve"> (</w:t>
      </w:r>
      <w:r w:rsidR="008D55D0">
        <w:rPr>
          <w:b/>
        </w:rPr>
        <w:t xml:space="preserve">Mazzoni and Krakauer 2006; </w:t>
      </w:r>
      <w:r w:rsidR="008D55D0" w:rsidRPr="00496086">
        <w:rPr>
          <w:b/>
        </w:rPr>
        <w:t>Taylor and Ivry,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Diedrichsen et al. 2010), we </w:t>
      </w:r>
      <w:r w:rsidR="007B4700">
        <w:rPr>
          <w:b/>
          <w:iCs/>
        </w:rPr>
        <w:t xml:space="preserve">took a similar approach to parameter constraints as several papers in the field (e.g., Smith et al. 2006, Taylor and Ivry 2011, Roemmich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We also note that when we remove this constraint the model 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73620998"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ins w:id="111" w:author="Jonathan Wood" w:date="2020-08-31T11:33:00Z">
        <w:r w:rsidR="0005352B">
          <w:rPr>
            <w:b/>
            <w:iCs/>
          </w:rPr>
          <w:t>72</w:t>
        </w:r>
      </w:ins>
      <w:del w:id="112" w:author="Jonathan Wood" w:date="2020-08-31T11:33:00Z">
        <w:r w:rsidR="00540798" w:rsidRPr="00D677CD" w:rsidDel="0005352B">
          <w:rPr>
            <w:b/>
            <w:iCs/>
          </w:rPr>
          <w:delText>56</w:delText>
        </w:r>
      </w:del>
      <w:r w:rsidR="007539F9" w:rsidRPr="00D677CD">
        <w:rPr>
          <w:b/>
          <w:iCs/>
        </w:rPr>
        <w:t xml:space="preserve">). </w:t>
      </w:r>
      <w:del w:id="113" w:author="Jonathan Wood" w:date="2020-08-31T09:00:00Z">
        <w:r w:rsidR="007539F9" w:rsidRPr="00D677CD" w:rsidDel="00CB5E6E">
          <w:rPr>
            <w:b/>
            <w:iCs/>
          </w:rPr>
          <w:delText>We also remove</w:delText>
        </w:r>
        <w:r w:rsidR="008D55D0" w:rsidDel="00CB5E6E">
          <w:rPr>
            <w:b/>
            <w:iCs/>
          </w:rPr>
          <w:delText>d</w:delText>
        </w:r>
        <w:r w:rsidR="007539F9" w:rsidRPr="00D677CD" w:rsidDel="00CB5E6E">
          <w:rPr>
            <w:b/>
            <w:iCs/>
          </w:rPr>
          <w:delText xml:space="preserve"> the equation for the </w:delText>
        </w:r>
        <w:commentRangeStart w:id="114"/>
        <w:commentRangeStart w:id="115"/>
        <w:r w:rsidR="00AC6CF5" w:rsidRPr="00D677CD" w:rsidDel="00CB5E6E">
          <w:rPr>
            <w:b/>
            <w:iCs/>
          </w:rPr>
          <w:delText>posterior variance as this is now incorporated into equation 6</w:delText>
        </w:r>
        <w:commentRangeEnd w:id="114"/>
        <w:r w:rsidR="008D55D0" w:rsidDel="00CB5E6E">
          <w:rPr>
            <w:rStyle w:val="CommentReference"/>
          </w:rPr>
          <w:commentReference w:id="114"/>
        </w:r>
        <w:commentRangeEnd w:id="115"/>
        <w:r w:rsidR="006F7A41" w:rsidDel="00CB5E6E">
          <w:rPr>
            <w:rStyle w:val="CommentReference"/>
          </w:rPr>
          <w:commentReference w:id="115"/>
        </w:r>
        <w:r w:rsidR="00AC6CF5" w:rsidRPr="00D677CD" w:rsidDel="00CB5E6E">
          <w:rPr>
            <w:b/>
            <w:iCs/>
          </w:rPr>
          <w:delText xml:space="preserve">. </w:delText>
        </w:r>
      </w:del>
    </w:p>
    <w:p w14:paraId="49D22083" w14:textId="77777777" w:rsidR="00AC6CF5" w:rsidRPr="00D677CD" w:rsidRDefault="00AC6CF5" w:rsidP="008B5B26">
      <w:pPr>
        <w:autoSpaceDE w:val="0"/>
        <w:autoSpaceDN w:val="0"/>
        <w:adjustRightInd w:val="0"/>
        <w:ind w:left="360"/>
        <w:rPr>
          <w:b/>
          <w:iCs/>
        </w:rPr>
      </w:pPr>
    </w:p>
    <w:p w14:paraId="3AE75799" w14:textId="5D58AFD5"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w:t>
      </w:r>
      <w:r w:rsidR="00496086">
        <w:rPr>
          <w:b/>
          <w:iCs/>
        </w:rPr>
        <w:t>6</w:t>
      </w:r>
      <w:ins w:id="116" w:author="Jonathan Wood" w:date="2020-08-31T09:59:00Z">
        <w:r w:rsidR="000363F0">
          <w:rPr>
            <w:b/>
            <w:iCs/>
          </w:rPr>
          <w:t>8</w:t>
        </w:r>
      </w:ins>
      <w:del w:id="117" w:author="Jonathan Wood" w:date="2020-08-31T09:59:00Z">
        <w:r w:rsidR="00496086" w:rsidDel="000363F0">
          <w:rPr>
            <w:b/>
            <w:iCs/>
          </w:rPr>
          <w:delText>0</w:delText>
        </w:r>
      </w:del>
      <w:r w:rsidR="00496086">
        <w:rPr>
          <w:b/>
          <w:iCs/>
        </w:rPr>
        <w:t>-26</w:t>
      </w:r>
      <w:ins w:id="118" w:author="Jonathan Wood" w:date="2020-08-31T09:59:00Z">
        <w:r w:rsidR="000363F0">
          <w:rPr>
            <w:b/>
            <w:iCs/>
          </w:rPr>
          <w:t>9</w:t>
        </w:r>
      </w:ins>
      <w:del w:id="119" w:author="Jonathan Wood" w:date="2020-08-31T09:59:00Z">
        <w:r w:rsidR="00496086" w:rsidDel="000363F0">
          <w:rPr>
            <w:b/>
            <w:iCs/>
          </w:rPr>
          <w:delText>1</w:delText>
        </w:r>
      </w:del>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173F0111" w:rsidR="00375209" w:rsidRPr="00375209" w:rsidRDefault="007539F9" w:rsidP="00375209">
      <w:pPr>
        <w:autoSpaceDE w:val="0"/>
        <w:autoSpaceDN w:val="0"/>
        <w:adjustRightInd w:val="0"/>
        <w:ind w:left="360"/>
        <w:rPr>
          <w:i/>
          <w:iCs/>
        </w:rPr>
      </w:pPr>
      <w:del w:id="120" w:author="Jonathan Wood" w:date="2020-08-31T08:57:00Z">
        <w:r w:rsidRPr="00D677CD" w:rsidDel="00CB5E6E">
          <w:rPr>
            <w:b/>
            <w:iCs/>
          </w:rPr>
          <w:delText xml:space="preserve">Please see </w:delText>
        </w:r>
        <w:r w:rsidR="00BA4765" w:rsidRPr="00D677CD" w:rsidDel="00CB5E6E">
          <w:rPr>
            <w:b/>
            <w:iCs/>
          </w:rPr>
          <w:delText xml:space="preserve">the first part of </w:delText>
        </w:r>
        <w:r w:rsidRPr="00D677CD" w:rsidDel="00CB5E6E">
          <w:rPr>
            <w:b/>
            <w:iCs/>
          </w:rPr>
          <w:delText>our response to R1 comment #13</w:delText>
        </w:r>
      </w:del>
      <w:ins w:id="121" w:author="Jonathan Wood" w:date="2020-08-31T08:57:00Z">
        <w:r w:rsidR="00CB5E6E">
          <w:rPr>
            <w:b/>
            <w:iCs/>
          </w:rPr>
          <w:t xml:space="preserve">We have reformulated this </w:t>
        </w:r>
      </w:ins>
      <w:ins w:id="122" w:author="Jonathan Wood" w:date="2020-08-31T09:04:00Z">
        <w:r w:rsidR="00CB5E6E">
          <w:rPr>
            <w:b/>
            <w:iCs/>
          </w:rPr>
          <w:t>equation in similar fashion to equation 6</w:t>
        </w:r>
      </w:ins>
      <w:r w:rsidRPr="00CB5E6E">
        <w:rPr>
          <w:b/>
          <w:bCs/>
        </w:rPr>
        <w:t>.</w:t>
      </w:r>
      <w:ins w:id="123" w:author="Jonathan Wood" w:date="2020-08-31T09:04:00Z">
        <w:r w:rsidR="00CB5E6E">
          <w:rPr>
            <w:b/>
            <w:bCs/>
          </w:rPr>
          <w:t xml:space="preserve"> </w:t>
        </w:r>
      </w:ins>
      <w:ins w:id="124" w:author="Jonathan Wood" w:date="2020-08-31T09:05:00Z">
        <w:r w:rsidR="00CB5E6E">
          <w:rPr>
            <w:b/>
            <w:bCs/>
          </w:rPr>
          <w:t xml:space="preserve">We have also removed it from the main text </w:t>
        </w:r>
      </w:ins>
      <w:ins w:id="125" w:author="Jonathan Wood" w:date="2020-08-31T09:59:00Z">
        <w:r w:rsidR="000363F0">
          <w:rPr>
            <w:b/>
            <w:bCs/>
          </w:rPr>
          <w:t>so that it is featured in</w:t>
        </w:r>
      </w:ins>
      <w:ins w:id="126" w:author="Jonathan Wood" w:date="2020-08-31T09:05:00Z">
        <w:r w:rsidR="00CB5E6E">
          <w:rPr>
            <w:b/>
            <w:bCs/>
          </w:rPr>
          <w:t xml:space="preserve"> its own equation to improve clarity</w:t>
        </w:r>
      </w:ins>
      <w:ins w:id="127" w:author="Jonathan Wood" w:date="2020-08-31T09:59:00Z">
        <w:r w:rsidR="000363F0">
          <w:rPr>
            <w:b/>
            <w:bCs/>
          </w:rPr>
          <w:t xml:space="preserve"> (</w:t>
        </w:r>
      </w:ins>
      <w:ins w:id="128" w:author="Jonathan Wood" w:date="2020-08-31T10:00:00Z">
        <w:r w:rsidR="000363F0">
          <w:rPr>
            <w:b/>
            <w:bCs/>
          </w:rPr>
          <w:t>now equation number 7</w:t>
        </w:r>
      </w:ins>
      <w:ins w:id="129" w:author="Jonathan Wood" w:date="2020-08-31T11:34:00Z">
        <w:r w:rsidR="00CC7EC5">
          <w:rPr>
            <w:b/>
            <w:bCs/>
          </w:rPr>
          <w:t>; line 277</w:t>
        </w:r>
      </w:ins>
      <w:ins w:id="130" w:author="Jonathan Wood" w:date="2020-08-31T10:00:00Z">
        <w:r w:rsidR="000363F0">
          <w:rPr>
            <w:b/>
            <w:bCs/>
          </w:rPr>
          <w:t>)</w:t>
        </w:r>
      </w:ins>
      <w:ins w:id="131" w:author="Jonathan Wood" w:date="2020-08-31T09:05:00Z">
        <w:r w:rsidR="00CB5E6E">
          <w:rPr>
            <w:b/>
            <w:bCs/>
          </w:rPr>
          <w:t xml:space="preserve">. </w:t>
        </w:r>
      </w:ins>
      <w:ins w:id="132" w:author="Jonathan Wood" w:date="2020-08-31T09:04:00Z">
        <w:r w:rsidR="00CB5E6E">
          <w:rPr>
            <w:i/>
            <w:iCs/>
          </w:rPr>
          <w:t xml:space="preserve"> </w:t>
        </w:r>
      </w:ins>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25BDC14E" w:rsidR="0048214B" w:rsidRPr="00D677CD" w:rsidRDefault="00D677CD" w:rsidP="00482897">
      <w:pPr>
        <w:autoSpaceDE w:val="0"/>
        <w:autoSpaceDN w:val="0"/>
        <w:adjustRightInd w:val="0"/>
        <w:ind w:left="360"/>
        <w:rPr>
          <w:b/>
          <w:iCs/>
        </w:rPr>
      </w:pPr>
      <w:r>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ins w:id="133" w:author="Jonathan Wood" w:date="2020-08-31T10:00:00Z">
        <w:r w:rsidR="000363F0">
          <w:rPr>
            <w:b/>
            <w:iCs/>
          </w:rPr>
          <w:t>Baseline</w:t>
        </w:r>
      </w:ins>
      <w:ins w:id="134" w:author="Jonathan Wood" w:date="2020-08-31T10:01:00Z">
        <w:r w:rsidR="00311AC5">
          <w:rPr>
            <w:b/>
            <w:iCs/>
          </w:rPr>
          <w:t>,</w:t>
        </w:r>
      </w:ins>
      <w:ins w:id="135" w:author="Jonathan Wood" w:date="2020-08-31T10:00:00Z">
        <w:r w:rsidR="000363F0">
          <w:rPr>
            <w:b/>
            <w:iCs/>
          </w:rPr>
          <w:t xml:space="preserve"> </w:t>
        </w:r>
      </w:ins>
      <w:del w:id="136" w:author="Jonathan Wood" w:date="2020-08-31T10:00:00Z">
        <w:r w:rsidR="00DE1122" w:rsidDel="000363F0">
          <w:rPr>
            <w:b/>
            <w:iCs/>
          </w:rPr>
          <w:delText>l</w:delText>
        </w:r>
      </w:del>
      <w:ins w:id="137" w:author="Jonathan Wood" w:date="2020-08-31T10:00:00Z">
        <w:r w:rsidR="000363F0">
          <w:rPr>
            <w:b/>
            <w:iCs/>
          </w:rPr>
          <w:t>L</w:t>
        </w:r>
      </w:ins>
      <w:r w:rsidR="00DE1122">
        <w:rPr>
          <w:b/>
          <w:iCs/>
        </w:rPr>
        <w:t xml:space="preserve">earning and </w:t>
      </w:r>
      <w:ins w:id="138" w:author="Jonathan Wood" w:date="2020-08-31T10:00:00Z">
        <w:r w:rsidR="000363F0">
          <w:rPr>
            <w:b/>
            <w:iCs/>
          </w:rPr>
          <w:t>W</w:t>
        </w:r>
      </w:ins>
      <w:del w:id="139" w:author="Jonathan Wood" w:date="2020-08-31T10:00:00Z">
        <w:r w:rsidR="00DE1122" w:rsidDel="000363F0">
          <w:rPr>
            <w:b/>
            <w:iCs/>
          </w:rPr>
          <w:delText>w</w:delText>
        </w:r>
      </w:del>
      <w:r w:rsidR="00DE1122">
        <w:rPr>
          <w:b/>
          <w:iCs/>
        </w:rPr>
        <w:t>ashout. We have</w:t>
      </w:r>
      <w:r w:rsidR="0036464B" w:rsidRPr="00D677CD">
        <w:rPr>
          <w:b/>
          <w:iCs/>
        </w:rPr>
        <w:t xml:space="preserve"> added a justification</w:t>
      </w:r>
      <w:r>
        <w:rPr>
          <w:b/>
          <w:iCs/>
        </w:rPr>
        <w:t xml:space="preserve"> for </w:t>
      </w:r>
      <w:r w:rsidR="00DE1122">
        <w:rPr>
          <w:b/>
          <w:iCs/>
        </w:rPr>
        <w:t>this assumption</w:t>
      </w:r>
      <w:r w:rsidR="0036464B" w:rsidRPr="00D677CD">
        <w:rPr>
          <w:b/>
          <w:iCs/>
        </w:rPr>
        <w:t xml:space="preserve"> in the main text</w:t>
      </w:r>
      <w:r w:rsidR="00496086">
        <w:rPr>
          <w:b/>
          <w:iCs/>
        </w:rPr>
        <w:t xml:space="preserve"> (lines 2</w:t>
      </w:r>
      <w:ins w:id="140" w:author="Jonathan Wood" w:date="2020-08-31T10:01:00Z">
        <w:r w:rsidR="000363F0">
          <w:rPr>
            <w:b/>
            <w:iCs/>
          </w:rPr>
          <w:t>82</w:t>
        </w:r>
      </w:ins>
      <w:del w:id="141" w:author="Jonathan Wood" w:date="2020-08-31T10:01:00Z">
        <w:r w:rsidR="00496086" w:rsidDel="000363F0">
          <w:rPr>
            <w:b/>
            <w:iCs/>
          </w:rPr>
          <w:delText>71</w:delText>
        </w:r>
      </w:del>
      <w:r w:rsidR="00496086">
        <w:rPr>
          <w:b/>
          <w:iCs/>
        </w:rPr>
        <w:t>-2</w:t>
      </w:r>
      <w:ins w:id="142" w:author="Jonathan Wood" w:date="2020-08-31T10:01:00Z">
        <w:r w:rsidR="000363F0">
          <w:rPr>
            <w:b/>
            <w:iCs/>
          </w:rPr>
          <w:t>85</w:t>
        </w:r>
      </w:ins>
      <w:del w:id="143" w:author="Jonathan Wood" w:date="2020-08-31T10:01:00Z">
        <w:r w:rsidR="00496086" w:rsidDel="000363F0">
          <w:rPr>
            <w:b/>
            <w:iCs/>
          </w:rPr>
          <w:delText>74</w:delText>
        </w:r>
      </w:del>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del w:id="144" w:author="Jonathan Wood" w:date="2020-08-31T10:01:00Z">
        <w:r w:rsidR="001C35E2" w:rsidDel="00311AC5">
          <w:rPr>
            <w:b/>
            <w:iCs/>
          </w:rPr>
          <w:delText>b</w:delText>
        </w:r>
      </w:del>
      <w:ins w:id="145" w:author="Jonathan Wood" w:date="2020-08-31T10:01:00Z">
        <w:r w:rsidR="00311AC5">
          <w:rPr>
            <w:b/>
            <w:iCs/>
          </w:rPr>
          <w:t>B</w:t>
        </w:r>
      </w:ins>
      <w:r w:rsidR="001C35E2">
        <w:rPr>
          <w:b/>
          <w:iCs/>
        </w:rPr>
        <w:t xml:space="preserve">aseline and </w:t>
      </w:r>
      <w:ins w:id="146" w:author="Jonathan Wood" w:date="2020-08-31T10:01:00Z">
        <w:r w:rsidR="00311AC5">
          <w:rPr>
            <w:b/>
            <w:iCs/>
          </w:rPr>
          <w:t>W</w:t>
        </w:r>
      </w:ins>
      <w:del w:id="147" w:author="Jonathan Wood" w:date="2020-08-31T10:01:00Z">
        <w:r w:rsidR="0048214B" w:rsidRPr="00D677CD" w:rsidDel="00311AC5">
          <w:rPr>
            <w:b/>
            <w:iCs/>
          </w:rPr>
          <w:delText>w</w:delText>
        </w:r>
      </w:del>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ins w:id="148" w:author="Jonathan Wood" w:date="2020-08-31T09:07:00Z">
        <w:r w:rsidR="000D59D1">
          <w:rPr>
            <w:b/>
            <w:iCs/>
          </w:rPr>
          <w:t xml:space="preserve"> the participants’</w:t>
        </w:r>
      </w:ins>
      <w:del w:id="149" w:author="Jonathan Wood" w:date="2020-08-31T09:07:00Z">
        <w:r w:rsidR="0036464B" w:rsidRPr="00D677CD" w:rsidDel="000D59D1">
          <w:rPr>
            <w:b/>
            <w:iCs/>
          </w:rPr>
          <w:delText xml:space="preserve"> </w:delText>
        </w:r>
      </w:del>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del w:id="150" w:author="Jonathan Wood" w:date="2020-08-31T10:02:00Z">
        <w:r w:rsidR="00BE185F" w:rsidRPr="00D677CD" w:rsidDel="00311AC5">
          <w:rPr>
            <w:b/>
            <w:iCs/>
          </w:rPr>
          <w:delText xml:space="preserve">the </w:delText>
        </w:r>
      </w:del>
      <w:ins w:id="151" w:author="Jonathan Wood" w:date="2020-08-31T10:02:00Z">
        <w:r w:rsidR="00311AC5">
          <w:rPr>
            <w:b/>
            <w:iCs/>
          </w:rPr>
          <w:t>W</w:t>
        </w:r>
      </w:ins>
      <w:del w:id="152" w:author="Jonathan Wood" w:date="2020-08-31T10:02:00Z">
        <w:r w:rsidR="00BE185F" w:rsidRPr="00D677CD" w:rsidDel="00311AC5">
          <w:rPr>
            <w:b/>
            <w:iCs/>
          </w:rPr>
          <w:delText>w</w:delText>
        </w:r>
      </w:del>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del w:id="153" w:author="Jonathan Wood" w:date="2020-08-31T10:02:00Z">
        <w:r w:rsidR="004241E9" w:rsidRPr="00D677CD" w:rsidDel="00311AC5">
          <w:rPr>
            <w:b/>
            <w:iCs/>
          </w:rPr>
          <w:delText>We have added further justification to the Model Based Methods section (lines 2</w:delText>
        </w:r>
        <w:r w:rsidR="00496086" w:rsidDel="00311AC5">
          <w:rPr>
            <w:b/>
            <w:iCs/>
          </w:rPr>
          <w:delText>71-274</w:delText>
        </w:r>
        <w:r w:rsidR="004241E9" w:rsidRPr="00D677CD" w:rsidDel="00311AC5">
          <w:rPr>
            <w:b/>
            <w:iCs/>
          </w:rPr>
          <w:delText xml:space="preserve">). </w:delText>
        </w:r>
      </w:del>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114AE4AF"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 Based Methods section (lines 2</w:t>
      </w:r>
      <w:ins w:id="154" w:author="Jonathan Wood" w:date="2020-08-31T10:04:00Z">
        <w:r w:rsidR="00311AC5">
          <w:rPr>
            <w:b/>
            <w:iCs/>
            <w:color w:val="000000"/>
          </w:rPr>
          <w:t>87</w:t>
        </w:r>
      </w:ins>
      <w:del w:id="155" w:author="Jonathan Wood" w:date="2020-08-31T10:04:00Z">
        <w:r w:rsidRPr="00CB3E3C" w:rsidDel="00311AC5">
          <w:rPr>
            <w:b/>
            <w:iCs/>
            <w:color w:val="000000"/>
          </w:rPr>
          <w:delText>65</w:delText>
        </w:r>
      </w:del>
      <w:r w:rsidRPr="00CB3E3C">
        <w:rPr>
          <w:b/>
          <w:iCs/>
          <w:color w:val="000000"/>
        </w:rPr>
        <w:t>-2</w:t>
      </w:r>
      <w:ins w:id="156" w:author="Jonathan Wood" w:date="2020-08-31T10:04:00Z">
        <w:r w:rsidR="00311AC5">
          <w:rPr>
            <w:b/>
            <w:iCs/>
            <w:color w:val="000000"/>
          </w:rPr>
          <w:t>91</w:t>
        </w:r>
      </w:ins>
      <w:del w:id="157" w:author="Jonathan Wood" w:date="2020-08-31T10:04:00Z">
        <w:r w:rsidRPr="00CB3E3C" w:rsidDel="00311AC5">
          <w:rPr>
            <w:b/>
            <w:iCs/>
            <w:color w:val="000000"/>
          </w:rPr>
          <w:delText>66</w:delText>
        </w:r>
      </w:del>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Verstynen and Sabes 2011, where they show that use-dependent learning is 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hypothesis,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302C7C5C" w:rsidR="001E55B1" w:rsidRPr="006A5F91" w:rsidRDefault="001775B3" w:rsidP="00C638C2">
      <w:pPr>
        <w:autoSpaceDE w:val="0"/>
        <w:autoSpaceDN w:val="0"/>
        <w:adjustRightInd w:val="0"/>
        <w:ind w:left="360"/>
        <w:rPr>
          <w:b/>
          <w:bCs/>
        </w:rPr>
      </w:pPr>
      <w:r w:rsidRPr="006A5F91">
        <w:rPr>
          <w:b/>
          <w:bCs/>
          <w:shd w:val="clear" w:color="auto" w:fill="FFFFFF"/>
        </w:rPr>
        <w:t>W</w:t>
      </w:r>
      <w:r w:rsidR="001E55B1" w:rsidRPr="006A5F91">
        <w:rPr>
          <w:b/>
          <w:bCs/>
          <w:shd w:val="clear" w:color="auto" w:fill="FFFFFF"/>
        </w:rPr>
        <w:t xml:space="preserve">e now </w:t>
      </w:r>
      <w:r w:rsidR="00C343B1" w:rsidRPr="006A5F91">
        <w:rPr>
          <w:b/>
          <w:bCs/>
          <w:shd w:val="clear" w:color="auto" w:fill="FFFFFF"/>
        </w:rPr>
        <w:t>plan to visualize differences between the model predictions and empirical data for each individual participant (in a supplemental figure) and for our two aftereffect epochs</w:t>
      </w:r>
      <w:r w:rsidR="002B52DF" w:rsidRPr="006A5F91">
        <w:rPr>
          <w:b/>
          <w:bCs/>
          <w:shd w:val="clear" w:color="auto" w:fill="FFFFFF"/>
        </w:rPr>
        <w:t xml:space="preserve"> (in a main figure).</w:t>
      </w:r>
      <w:r w:rsidR="006A5F91" w:rsidRPr="006A5F91">
        <w:rPr>
          <w:b/>
          <w:bCs/>
          <w:shd w:val="clear" w:color="auto" w:fill="FFFFFF"/>
        </w:rPr>
        <w:t xml:space="preserve"> </w:t>
      </w:r>
      <w:r w:rsidR="002B52DF" w:rsidRPr="006A5F91">
        <w:rPr>
          <w:b/>
          <w:bCs/>
          <w:shd w:val="clear" w:color="auto" w:fill="FFFFFF"/>
        </w:rPr>
        <w:t xml:space="preserve">This plot will be similar to the supplemental figure 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the other. We have added a description of this</w:t>
      </w:r>
      <w:ins w:id="158" w:author="Jonathan Wood" w:date="2020-08-31T10:10:00Z">
        <w:r w:rsidR="00311AC5">
          <w:rPr>
            <w:b/>
            <w:bCs/>
            <w:shd w:val="clear" w:color="auto" w:fill="FFFFFF"/>
          </w:rPr>
          <w:t xml:space="preserve"> proposed</w:t>
        </w:r>
      </w:ins>
      <w:r w:rsidR="002B52DF" w:rsidRPr="006A5F91">
        <w:rPr>
          <w:b/>
          <w:bCs/>
          <w:shd w:val="clear" w:color="auto" w:fill="FFFFFF"/>
        </w:rPr>
        <w:t xml:space="preserve"> plot to line</w:t>
      </w:r>
      <w:r w:rsidR="006A5F91">
        <w:rPr>
          <w:b/>
          <w:bCs/>
          <w:shd w:val="clear" w:color="auto" w:fill="FFFFFF"/>
        </w:rPr>
        <w:t>s 3</w:t>
      </w:r>
      <w:ins w:id="159" w:author="Jonathan Wood" w:date="2020-08-31T10:11:00Z">
        <w:r w:rsidR="00A247F3">
          <w:rPr>
            <w:b/>
            <w:bCs/>
            <w:shd w:val="clear" w:color="auto" w:fill="FFFFFF"/>
          </w:rPr>
          <w:t>34</w:t>
        </w:r>
      </w:ins>
      <w:del w:id="160" w:author="Jonathan Wood" w:date="2020-08-31T10:11:00Z">
        <w:r w:rsidR="006A5F91" w:rsidDel="00A247F3">
          <w:rPr>
            <w:b/>
            <w:bCs/>
            <w:shd w:val="clear" w:color="auto" w:fill="FFFFFF"/>
          </w:rPr>
          <w:delText>17</w:delText>
        </w:r>
      </w:del>
      <w:r w:rsidR="006A5F91">
        <w:rPr>
          <w:b/>
          <w:bCs/>
          <w:shd w:val="clear" w:color="auto" w:fill="FFFFFF"/>
        </w:rPr>
        <w:t>-3</w:t>
      </w:r>
      <w:ins w:id="161" w:author="Jonathan Wood" w:date="2020-08-31T10:11:00Z">
        <w:r w:rsidR="00A247F3">
          <w:rPr>
            <w:b/>
            <w:bCs/>
            <w:shd w:val="clear" w:color="auto" w:fill="FFFFFF"/>
          </w:rPr>
          <w:t>38</w:t>
        </w:r>
      </w:ins>
      <w:del w:id="162" w:author="Jonathan Wood" w:date="2020-08-31T10:11:00Z">
        <w:r w:rsidR="006A5F91" w:rsidDel="00A247F3">
          <w:rPr>
            <w:b/>
            <w:bCs/>
            <w:shd w:val="clear" w:color="auto" w:fill="FFFFFF"/>
          </w:rPr>
          <w:delText>20</w:delText>
        </w:r>
      </w:del>
      <w:r w:rsidR="006A5F91">
        <w:rPr>
          <w:b/>
          <w:bCs/>
          <w:shd w:val="clear" w:color="auto" w:fill="FFFFFF"/>
        </w:rPr>
        <w:t xml:space="preserve">. </w:t>
      </w:r>
      <w:del w:id="163" w:author="Jonathan Wood" w:date="2020-08-31T10:11:00Z">
        <w:r w:rsidR="006A5F91" w:rsidDel="00A247F3">
          <w:rPr>
            <w:b/>
            <w:bCs/>
            <w:shd w:val="clear" w:color="auto" w:fill="FFFFFF"/>
          </w:rPr>
          <w:delText xml:space="preserve">We also reorganized the statistical analysis section </w:delText>
        </w:r>
        <w:r w:rsidR="008B4274" w:rsidDel="00A247F3">
          <w:rPr>
            <w:b/>
            <w:bCs/>
            <w:shd w:val="clear" w:color="auto" w:fill="FFFFFF"/>
          </w:rPr>
          <w:delText xml:space="preserve">to account for this </w:delText>
        </w:r>
        <w:r w:rsidR="000D59D1" w:rsidDel="00A247F3">
          <w:rPr>
            <w:b/>
            <w:bCs/>
            <w:shd w:val="clear" w:color="auto" w:fill="FFFFFF"/>
          </w:rPr>
          <w:delText xml:space="preserve">analysis </w:delText>
        </w:r>
        <w:r w:rsidR="008B4274" w:rsidDel="00A247F3">
          <w:rPr>
            <w:b/>
            <w:bCs/>
            <w:shd w:val="clear" w:color="auto" w:fill="FFFFFF"/>
          </w:rPr>
          <w:delText>(</w:delText>
        </w:r>
        <w:r w:rsidR="006A5F91" w:rsidDel="00A247F3">
          <w:rPr>
            <w:b/>
            <w:bCs/>
            <w:shd w:val="clear" w:color="auto" w:fill="FFFFFF"/>
          </w:rPr>
          <w:delText>lines 312-329</w:delText>
        </w:r>
        <w:r w:rsidR="008B4274" w:rsidDel="00A247F3">
          <w:rPr>
            <w:b/>
            <w:bCs/>
            <w:shd w:val="clear" w:color="auto" w:fill="FFFFFF"/>
          </w:rPr>
          <w:delText>).</w:delText>
        </w:r>
      </w:del>
      <w:ins w:id="164" w:author="Jonathan Wood" w:date="2020-08-31T10:12:00Z">
        <w:r w:rsidR="00A247F3">
          <w:rPr>
            <w:b/>
            <w:bCs/>
            <w:shd w:val="clear" w:color="auto" w:fill="FFFFFF"/>
          </w:rPr>
          <w:t xml:space="preserve"> However, we still plan to use AIC to provide relative support for one model over the other (lines 340</w:t>
        </w:r>
      </w:ins>
      <w:ins w:id="165" w:author="Jonathan Wood" w:date="2020-08-31T10:13:00Z">
        <w:r w:rsidR="00A247F3">
          <w:rPr>
            <w:b/>
            <w:bCs/>
            <w:shd w:val="clear" w:color="auto" w:fill="FFFFFF"/>
          </w:rPr>
          <w:t xml:space="preserve">-341). </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7C9E6A5F"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ins w:id="166" w:author="Jonathan Wood" w:date="2020-08-31T10:14:00Z">
        <w:r w:rsidR="00A247F3">
          <w:rPr>
            <w:b/>
            <w:bCs/>
          </w:rPr>
          <w:t>20</w:t>
        </w:r>
      </w:ins>
      <w:del w:id="167" w:author="Jonathan Wood" w:date="2020-08-31T10:14:00Z">
        <w:r w:rsidRPr="006A5F91" w:rsidDel="00A247F3">
          <w:rPr>
            <w:b/>
            <w:bCs/>
          </w:rPr>
          <w:delText>19</w:delText>
        </w:r>
      </w:del>
      <w:r w:rsidRPr="006A5F91">
        <w:rPr>
          <w:b/>
          <w:bCs/>
        </w:rPr>
        <w:t>-12</w:t>
      </w:r>
      <w:ins w:id="168" w:author="Jonathan Wood" w:date="2020-08-31T10:15:00Z">
        <w:r w:rsidR="00A247F3">
          <w:rPr>
            <w:b/>
            <w:bCs/>
          </w:rPr>
          <w:t>3</w:t>
        </w:r>
      </w:ins>
      <w:del w:id="169" w:author="Jonathan Wood" w:date="2020-08-31T10:15:00Z">
        <w:r w:rsidRPr="006A5F91" w:rsidDel="00A247F3">
          <w:rPr>
            <w:b/>
            <w:bCs/>
          </w:rPr>
          <w:delText>2</w:delText>
        </w:r>
      </w:del>
      <w:r w:rsidRPr="006A5F91">
        <w:rPr>
          <w:b/>
          <w:bCs/>
        </w:rPr>
        <w:t>)</w:t>
      </w:r>
      <w:r w:rsidR="006A5F91" w:rsidRPr="006A5F91">
        <w:rPr>
          <w:b/>
          <w:bCs/>
        </w:rPr>
        <w:t xml:space="preserve"> and the proposed analysis pipeline section (lines 17</w:t>
      </w:r>
      <w:del w:id="170" w:author="Jonathan Wood" w:date="2020-08-31T10:15:00Z">
        <w:r w:rsidR="006A5F91" w:rsidRPr="006A5F91" w:rsidDel="00A247F3">
          <w:rPr>
            <w:b/>
            <w:bCs/>
          </w:rPr>
          <w:delText>5</w:delText>
        </w:r>
      </w:del>
      <w:ins w:id="171" w:author="Jonathan Wood" w:date="2020-08-31T10:15:00Z">
        <w:r w:rsidR="00A247F3">
          <w:rPr>
            <w:b/>
            <w:bCs/>
          </w:rPr>
          <w:t>7</w:t>
        </w:r>
      </w:ins>
      <w:r w:rsidR="006A5F91" w:rsidRPr="006A5F91">
        <w:rPr>
          <w:b/>
          <w:bCs/>
        </w:rPr>
        <w:t>-1</w:t>
      </w:r>
      <w:ins w:id="172" w:author="Jonathan Wood" w:date="2020-08-31T10:15:00Z">
        <w:r w:rsidR="00A247F3">
          <w:rPr>
            <w:b/>
            <w:bCs/>
          </w:rPr>
          <w:t>80</w:t>
        </w:r>
      </w:ins>
      <w:del w:id="173" w:author="Jonathan Wood" w:date="2020-08-31T10:15:00Z">
        <w:r w:rsidR="006A5F91" w:rsidRPr="006A5F91" w:rsidDel="00A247F3">
          <w:rPr>
            <w:b/>
            <w:bCs/>
          </w:rPr>
          <w:delText>77</w:delText>
        </w:r>
      </w:del>
      <w:r w:rsidR="006A5F91" w:rsidRPr="006A5F91">
        <w:rPr>
          <w:b/>
          <w:bCs/>
        </w:rPr>
        <w:t>)</w:t>
      </w:r>
      <w:r w:rsidRPr="006A5F91">
        <w:rPr>
          <w:b/>
          <w:bCs/>
        </w:rPr>
        <w:t xml:space="preserve">. </w:t>
      </w:r>
      <w:ins w:id="174" w:author="Jonathan Wood" w:date="2020-08-31T10:22:00Z">
        <w:r w:rsidR="00C77CA6">
          <w:rPr>
            <w:b/>
            <w:bCs/>
          </w:rPr>
          <w:t>We believe changes to these areas will improve understanding when we discuss</w:t>
        </w:r>
      </w:ins>
      <w:ins w:id="175" w:author="Jonathan Wood" w:date="2020-08-31T10:23:00Z">
        <w:r w:rsidR="00C77CA6">
          <w:rPr>
            <w:b/>
            <w:bCs/>
          </w:rPr>
          <w:t xml:space="preserve"> the analysis of the Learning phase in the Statistical Analysis section. </w:t>
        </w:r>
      </w:ins>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del w:id="176" w:author="Jonathan Wood" w:date="2020-08-31T10:16:00Z">
        <w:r w:rsidRPr="006A5F91" w:rsidDel="00A247F3">
          <w:rPr>
            <w:b/>
            <w:bCs/>
          </w:rPr>
          <w:delText xml:space="preserve">mean </w:delText>
        </w:r>
      </w:del>
      <w:ins w:id="177" w:author="Jonathan Wood" w:date="2020-08-31T10:16:00Z">
        <w:r w:rsidR="00A247F3">
          <w:rPr>
            <w:b/>
            <w:bCs/>
          </w:rPr>
          <w:t>distributions of</w:t>
        </w:r>
        <w:r w:rsidR="00A247F3" w:rsidRPr="006A5F91">
          <w:rPr>
            <w:b/>
            <w:bCs/>
          </w:rPr>
          <w:t xml:space="preserve"> </w:t>
        </w:r>
      </w:ins>
      <w:r w:rsidRPr="006A5F91">
        <w:rPr>
          <w:b/>
          <w:bCs/>
        </w:rPr>
        <w:t xml:space="preserve">target location </w:t>
      </w:r>
      <w:del w:id="178" w:author="Jonathan Wood" w:date="2020-08-31T10:16:00Z">
        <w:r w:rsidRPr="006A5F91" w:rsidDel="00A247F3">
          <w:rPr>
            <w:b/>
            <w:bCs/>
          </w:rPr>
          <w:delText>is the</w:delText>
        </w:r>
      </w:del>
      <w:ins w:id="179" w:author="Jonathan Wood" w:date="2020-08-31T10:16:00Z">
        <w:r w:rsidR="00A247F3">
          <w:rPr>
            <w:b/>
            <w:bCs/>
          </w:rPr>
          <w:t>are centered around the</w:t>
        </w:r>
      </w:ins>
      <w:r w:rsidRPr="006A5F91">
        <w:rPr>
          <w:b/>
          <w:bCs/>
        </w:rPr>
        <w:t xml:space="preserve"> same </w:t>
      </w:r>
      <w:ins w:id="180" w:author="Jonathan Wood" w:date="2020-08-31T10:16:00Z">
        <w:r w:rsidR="00A247F3">
          <w:rPr>
            <w:b/>
            <w:bCs/>
          </w:rPr>
          <w:t xml:space="preserve">value </w:t>
        </w:r>
      </w:ins>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ins w:id="181" w:author="Jonathan Wood" w:date="2020-08-31T10:17:00Z">
        <w:r w:rsidR="00A247F3">
          <w:rPr>
            <w:b/>
            <w:bCs/>
          </w:rPr>
          <w:t>It appears that our assumption is correct for</w:t>
        </w:r>
      </w:ins>
      <w:ins w:id="182" w:author="Jonathan Wood" w:date="2020-08-31T10:20:00Z">
        <w:r w:rsidR="00A247F3">
          <w:rPr>
            <w:b/>
            <w:bCs/>
          </w:rPr>
          <w:t xml:space="preserve"> the</w:t>
        </w:r>
      </w:ins>
      <w:ins w:id="183" w:author="Jonathan Wood" w:date="2020-08-31T10:17:00Z">
        <w:r w:rsidR="00A247F3">
          <w:rPr>
            <w:b/>
            <w:bCs/>
          </w:rPr>
          <w:t xml:space="preserve"> two conditions </w:t>
        </w:r>
      </w:ins>
      <w:ins w:id="184" w:author="Jonathan Wood" w:date="2020-08-31T10:20:00Z">
        <w:r w:rsidR="00A247F3">
          <w:rPr>
            <w:b/>
            <w:bCs/>
          </w:rPr>
          <w:t>tested</w:t>
        </w:r>
      </w:ins>
      <w:ins w:id="185" w:author="Jonathan Wood" w:date="2020-08-31T10:17:00Z">
        <w:r w:rsidR="00A247F3">
          <w:rPr>
            <w:b/>
            <w:bCs/>
          </w:rPr>
          <w:t xml:space="preserve"> in our pilot data (Figure 4D). </w:t>
        </w:r>
      </w:ins>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33727D4D" w:rsidR="00880452" w:rsidRPr="006A5F91" w:rsidRDefault="00B16151" w:rsidP="008B5B26">
      <w:pPr>
        <w:autoSpaceDE w:val="0"/>
        <w:autoSpaceDN w:val="0"/>
        <w:adjustRightInd w:val="0"/>
        <w:ind w:left="360"/>
        <w:rPr>
          <w:b/>
          <w:bCs/>
        </w:rPr>
      </w:pPr>
      <w:r w:rsidRPr="006A5F91">
        <w:rPr>
          <w:b/>
          <w:bCs/>
        </w:rPr>
        <w:t>We have revised to indicate that</w:t>
      </w:r>
      <w:ins w:id="186" w:author="Jonathan Wood" w:date="2020-08-31T10:19:00Z">
        <w:r w:rsidR="00A247F3">
          <w:rPr>
            <w:b/>
            <w:bCs/>
          </w:rPr>
          <w:t xml:space="preserve"> post-hoc comparisons will take place in the event of a significant ANOVA (lines 358-260) and that</w:t>
        </w:r>
      </w:ins>
      <w:r w:rsidRPr="006A5F91">
        <w:rPr>
          <w:b/>
          <w:bCs/>
        </w:rPr>
        <w:t xml:space="preserve"> we plan on correcting for multiple comparisons (line</w:t>
      </w:r>
      <w:r w:rsidR="001A4DEC" w:rsidRPr="006A5F91">
        <w:rPr>
          <w:b/>
          <w:bCs/>
        </w:rPr>
        <w:t>s</w:t>
      </w:r>
      <w:r w:rsidR="0066132E" w:rsidRPr="006A5F91">
        <w:rPr>
          <w:b/>
          <w:bCs/>
        </w:rPr>
        <w:t xml:space="preserve"> </w:t>
      </w:r>
      <w:del w:id="187" w:author="Jonathan Wood" w:date="2020-08-31T10:19:00Z">
        <w:r w:rsidR="0066132E" w:rsidRPr="006A5F91" w:rsidDel="00A247F3">
          <w:rPr>
            <w:b/>
            <w:bCs/>
          </w:rPr>
          <w:delText>3</w:delText>
        </w:r>
      </w:del>
      <w:ins w:id="188" w:author="Jonathan Wood" w:date="2020-08-31T10:18:00Z">
        <w:r w:rsidR="00A247F3">
          <w:rPr>
            <w:b/>
            <w:bCs/>
          </w:rPr>
          <w:t>38</w:t>
        </w:r>
      </w:ins>
      <w:ins w:id="189" w:author="Jonathan Wood" w:date="2020-08-31T10:19:00Z">
        <w:r w:rsidR="00A247F3">
          <w:rPr>
            <w:b/>
            <w:bCs/>
          </w:rPr>
          <w:t>3</w:t>
        </w:r>
      </w:ins>
      <w:ins w:id="190" w:author="Jonathan Wood" w:date="2020-08-31T10:18:00Z">
        <w:r w:rsidR="00A247F3">
          <w:rPr>
            <w:b/>
            <w:bCs/>
          </w:rPr>
          <w:t>-38</w:t>
        </w:r>
      </w:ins>
      <w:ins w:id="191" w:author="Jonathan Wood" w:date="2020-08-31T10:19:00Z">
        <w:r w:rsidR="00A247F3">
          <w:rPr>
            <w:b/>
            <w:bCs/>
          </w:rPr>
          <w:t>4</w:t>
        </w:r>
      </w:ins>
      <w:ins w:id="192" w:author="Jonathan Wood" w:date="2020-08-31T10:18:00Z">
        <w:r w:rsidR="00A247F3">
          <w:rPr>
            <w:b/>
            <w:bCs/>
          </w:rPr>
          <w:t>).</w:t>
        </w:r>
      </w:ins>
      <w:del w:id="193" w:author="Jonathan Wood" w:date="2020-08-31T10:18:00Z">
        <w:r w:rsidR="001B1C0B" w:rsidDel="00A247F3">
          <w:rPr>
            <w:b/>
            <w:bCs/>
          </w:rPr>
          <w:delText>43-366</w:delText>
        </w:r>
        <w:r w:rsidR="001A4DEC" w:rsidRPr="006A5F91" w:rsidDel="00A247F3">
          <w:rPr>
            <w:b/>
            <w:bCs/>
          </w:rPr>
          <w:delText>)</w:delText>
        </w:r>
        <w:r w:rsidRPr="006A5F91" w:rsidDel="00A247F3">
          <w:rPr>
            <w:b/>
            <w:bCs/>
          </w:rPr>
          <w:delText>.</w:delText>
        </w:r>
      </w:del>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549A97BD"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lines 4</w:t>
      </w:r>
      <w:ins w:id="194" w:author="Jonathan Wood" w:date="2020-08-31T10:24:00Z">
        <w:r w:rsidR="00C77CA6">
          <w:rPr>
            <w:b/>
            <w:iCs/>
          </w:rPr>
          <w:t>75</w:t>
        </w:r>
      </w:ins>
      <w:del w:id="195" w:author="Jonathan Wood" w:date="2020-08-31T10:24:00Z">
        <w:r w:rsidR="00185D78" w:rsidDel="00C77CA6">
          <w:rPr>
            <w:b/>
            <w:iCs/>
          </w:rPr>
          <w:delText>61</w:delText>
        </w:r>
      </w:del>
      <w:r w:rsidR="00185D78">
        <w:rPr>
          <w:b/>
          <w:iCs/>
        </w:rPr>
        <w:t>-4</w:t>
      </w:r>
      <w:ins w:id="196" w:author="Jonathan Wood" w:date="2020-08-31T10:24:00Z">
        <w:r w:rsidR="00C77CA6">
          <w:rPr>
            <w:b/>
            <w:iCs/>
          </w:rPr>
          <w:t>77</w:t>
        </w:r>
      </w:ins>
      <w:del w:id="197" w:author="Jonathan Wood" w:date="2020-08-31T10:24:00Z">
        <w:r w:rsidR="00185D78" w:rsidDel="00C77CA6">
          <w:rPr>
            <w:b/>
            <w:iCs/>
          </w:rPr>
          <w:delText>63</w:delText>
        </w:r>
      </w:del>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5C136016"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registered r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6E5A19E9" w:rsidR="005D24C2" w:rsidRPr="005D24C2" w:rsidRDefault="005D24C2" w:rsidP="005D24C2">
      <w:pPr>
        <w:autoSpaceDE w:val="0"/>
        <w:autoSpaceDN w:val="0"/>
        <w:adjustRightInd w:val="0"/>
        <w:ind w:left="360"/>
        <w:rPr>
          <w:b/>
        </w:rPr>
      </w:pPr>
      <w:r w:rsidRPr="00C93B87">
        <w:rPr>
          <w:rFonts w:eastAsia="Times New Roman"/>
          <w:b/>
          <w:color w:val="000000"/>
        </w:rPr>
        <w:t>If we understand correctly, from their comment on L340</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however, because the journal's instructions for preparing a registered r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registered reports in eNeuro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why stage 1 registered r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3ABE8905"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w:t>
      </w:r>
      <w:del w:id="198" w:author="Jonathan Wood" w:date="2020-08-31T10:26:00Z">
        <w:r w:rsidR="00185D78" w:rsidDel="00C77CA6">
          <w:rPr>
            <w:b/>
          </w:rPr>
          <w:delText xml:space="preserve">the </w:delText>
        </w:r>
      </w:del>
      <w:r w:rsidR="00185D78">
        <w:rPr>
          <w:b/>
        </w:rPr>
        <w:t>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77DDA39"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testing </w:t>
      </w:r>
      <w:del w:id="199" w:author="Jonathan Wood" w:date="2020-08-31T10:26:00Z">
        <w:r w:rsidRPr="005D24C2" w:rsidDel="00C77CA6">
          <w:rPr>
            <w:b/>
            <w:iCs/>
          </w:rPr>
          <w:delText>distinct predictions</w:delText>
        </w:r>
      </w:del>
      <w:ins w:id="200" w:author="Jonathan Wood" w:date="2020-08-31T10:26:00Z">
        <w:r w:rsidR="00C77CA6">
          <w:rPr>
            <w:b/>
            <w:iCs/>
          </w:rPr>
          <w:t>Model Recovery</w:t>
        </w:r>
      </w:ins>
      <w:r w:rsidRPr="005D24C2">
        <w:rPr>
          <w:b/>
          <w:iCs/>
        </w:rPr>
        <w:t xml:space="preserve"> in our responses to comment #’s </w:t>
      </w:r>
      <w:r w:rsidR="00257ADB" w:rsidRPr="005D24C2">
        <w:rPr>
          <w:b/>
          <w:iCs/>
        </w:rPr>
        <w:t>2</w:t>
      </w:r>
      <w:r w:rsidR="001B1C0B">
        <w:rPr>
          <w:b/>
          <w:iCs/>
        </w:rPr>
        <w:t>5</w:t>
      </w:r>
      <w:r w:rsidR="00257ADB" w:rsidRPr="005D24C2">
        <w:rPr>
          <w:b/>
          <w:iCs/>
        </w:rPr>
        <w:t>-2</w:t>
      </w:r>
      <w:r w:rsidR="001B1C0B">
        <w:rPr>
          <w:b/>
          <w:iCs/>
        </w:rPr>
        <w:t>9</w:t>
      </w:r>
      <w:r w:rsidRPr="005D24C2">
        <w:rPr>
          <w:b/>
          <w:iCs/>
        </w:rPr>
        <w:t xml:space="preserve">. Our rationale for including </w:t>
      </w:r>
      <w:r w:rsidR="008E7166" w:rsidRPr="005D24C2">
        <w:rPr>
          <w:b/>
          <w:iCs/>
        </w:rPr>
        <w:t>the model recovery 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in a given circumstanc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and also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ins w:id="201" w:author="Jonathan Wood" w:date="2020-08-31T10:27:00Z">
        <w:r w:rsidR="00C77CA6">
          <w:rPr>
            <w:b/>
            <w:iCs/>
          </w:rPr>
          <w:t>28</w:t>
        </w:r>
      </w:ins>
      <w:del w:id="202" w:author="Jonathan Wood" w:date="2020-08-31T10:27:00Z">
        <w:r w:rsidR="001B1C0B" w:rsidDel="00C77CA6">
          <w:rPr>
            <w:b/>
            <w:iCs/>
          </w:rPr>
          <w:delText>11</w:delText>
        </w:r>
      </w:del>
      <w:r w:rsidR="001B1C0B">
        <w:rPr>
          <w:b/>
          <w:iCs/>
        </w:rPr>
        <w:t>-4</w:t>
      </w:r>
      <w:ins w:id="203" w:author="Jonathan Wood" w:date="2020-08-31T10:27:00Z">
        <w:r w:rsidR="00C77CA6">
          <w:rPr>
            <w:b/>
            <w:iCs/>
          </w:rPr>
          <w:t>59</w:t>
        </w:r>
      </w:ins>
      <w:del w:id="204" w:author="Jonathan Wood" w:date="2020-08-31T10:27:00Z">
        <w:r w:rsidR="001B1C0B" w:rsidDel="00C77CA6">
          <w:rPr>
            <w:b/>
            <w:iCs/>
          </w:rPr>
          <w:delText>41</w:delText>
        </w:r>
      </w:del>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1E47F11B"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adjusted the phrasing in this section (lines 4</w:t>
      </w:r>
      <w:ins w:id="205" w:author="Jonathan Wood" w:date="2020-08-31T10:37:00Z">
        <w:r w:rsidR="00F97204">
          <w:rPr>
            <w:b/>
            <w:iCs/>
          </w:rPr>
          <w:t>36-437</w:t>
        </w:r>
      </w:ins>
      <w:del w:id="206" w:author="Jonathan Wood" w:date="2020-08-31T10:37:00Z">
        <w:r w:rsidRPr="003A6465" w:rsidDel="00F97204">
          <w:rPr>
            <w:b/>
            <w:iCs/>
          </w:rPr>
          <w:delText>1</w:delText>
        </w:r>
        <w:r w:rsidR="001B1C0B" w:rsidDel="00F97204">
          <w:rPr>
            <w:b/>
            <w:iCs/>
          </w:rPr>
          <w:delText>9</w:delText>
        </w:r>
      </w:del>
      <w:r w:rsidRPr="003A6465">
        <w:rPr>
          <w:b/>
          <w:iCs/>
        </w:rPr>
        <w:t xml:space="preserve"> &amp;</w:t>
      </w:r>
      <w:r w:rsidR="001B1C0B">
        <w:rPr>
          <w:b/>
          <w:iCs/>
        </w:rPr>
        <w:t xml:space="preserve"> </w:t>
      </w:r>
      <w:r w:rsidRPr="003A6465">
        <w:rPr>
          <w:b/>
          <w:iCs/>
        </w:rPr>
        <w:t>4</w:t>
      </w:r>
      <w:ins w:id="207" w:author="Jonathan Wood" w:date="2020-08-31T10:38:00Z">
        <w:r w:rsidR="00F97204">
          <w:rPr>
            <w:b/>
            <w:iCs/>
          </w:rPr>
          <w:t>39-440</w:t>
        </w:r>
      </w:ins>
      <w:del w:id="208" w:author="Jonathan Wood" w:date="2020-08-31T10:38:00Z">
        <w:r w:rsidRPr="003A6465" w:rsidDel="00F97204">
          <w:rPr>
            <w:b/>
            <w:iCs/>
          </w:rPr>
          <w:delText>22</w:delText>
        </w:r>
      </w:del>
      <w:r w:rsidRPr="003A6465">
        <w:rPr>
          <w:b/>
          <w:iCs/>
        </w:rPr>
        <w:t>) to make sure it is clear that we are fitting models to simulated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1E52CB4" w:rsidR="001032C4" w:rsidRPr="003A6465" w:rsidRDefault="00185D78" w:rsidP="001032C4">
      <w:pPr>
        <w:autoSpaceDE w:val="0"/>
        <w:autoSpaceDN w:val="0"/>
        <w:adjustRightInd w:val="0"/>
        <w:ind w:left="360"/>
        <w:rPr>
          <w:b/>
          <w:iCs/>
        </w:rPr>
      </w:pPr>
      <w:r>
        <w:rPr>
          <w:b/>
          <w:iCs/>
        </w:rPr>
        <w:t>W</w:t>
      </w:r>
      <w:r w:rsidRPr="003A6465">
        <w:rPr>
          <w:b/>
          <w:iCs/>
        </w:rPr>
        <w:t>e realize this was not clear in the text</w:t>
      </w:r>
      <w:r>
        <w:rPr>
          <w:b/>
          <w:iCs/>
        </w:rPr>
        <w:t>, so</w:t>
      </w:r>
      <w:r w:rsidRPr="003A6465">
        <w:rPr>
          <w:b/>
          <w:iCs/>
        </w:rPr>
        <w:t xml:space="preserve"> </w:t>
      </w:r>
      <w:r>
        <w:rPr>
          <w:b/>
          <w:iCs/>
        </w:rPr>
        <w:t>h</w:t>
      </w:r>
      <w:r w:rsidR="001F44F3" w:rsidRPr="003A6465">
        <w:rPr>
          <w:b/>
          <w:iCs/>
        </w:rPr>
        <w:t>ere</w:t>
      </w:r>
      <w:r>
        <w:rPr>
          <w:b/>
          <w:iCs/>
        </w:rPr>
        <w:t xml:space="preserve"> and in the revised manuscript</w:t>
      </w:r>
      <w:r w:rsidR="001F44F3" w:rsidRPr="003A6465">
        <w:rPr>
          <w:b/>
          <w:iCs/>
        </w:rPr>
        <w:t>, we</w:t>
      </w:r>
      <w:r>
        <w:rPr>
          <w:b/>
          <w:iCs/>
        </w:rPr>
        <w:t xml:space="preserve"> make clear that we</w:t>
      </w:r>
      <w:r w:rsidR="001F44F3" w:rsidRPr="003A6465">
        <w:rPr>
          <w:b/>
          <w:iCs/>
        </w:rPr>
        <w:t xml:space="preserve"> were referring to AIC and BIC as possible objective model comparisons</w:t>
      </w:r>
      <w:ins w:id="209" w:author="Jonathan Wood" w:date="2020-08-31T10:38:00Z">
        <w:r w:rsidR="00F97204">
          <w:rPr>
            <w:b/>
            <w:iCs/>
          </w:rPr>
          <w:t xml:space="preserve"> (line</w:t>
        </w:r>
      </w:ins>
      <w:ins w:id="210" w:author="Jonathan Wood" w:date="2020-08-31T10:39:00Z">
        <w:r w:rsidR="00F97204">
          <w:rPr>
            <w:b/>
            <w:iCs/>
          </w:rPr>
          <w:t>s</w:t>
        </w:r>
      </w:ins>
      <w:ins w:id="211" w:author="Jonathan Wood" w:date="2020-08-31T10:38:00Z">
        <w:r w:rsidR="00F97204">
          <w:rPr>
            <w:b/>
            <w:iCs/>
          </w:rPr>
          <w:t xml:space="preserve"> </w:t>
        </w:r>
      </w:ins>
      <w:ins w:id="212" w:author="Jonathan Wood" w:date="2020-08-31T11:39:00Z">
        <w:r w:rsidR="00CC7EC5">
          <w:rPr>
            <w:b/>
            <w:iCs/>
          </w:rPr>
          <w:t>431-</w:t>
        </w:r>
      </w:ins>
      <w:ins w:id="213" w:author="Jonathan Wood" w:date="2020-08-31T10:38:00Z">
        <w:r w:rsidR="00F97204">
          <w:rPr>
            <w:b/>
            <w:iCs/>
          </w:rPr>
          <w:t>432</w:t>
        </w:r>
      </w:ins>
      <w:ins w:id="214" w:author="Jonathan Wood" w:date="2020-08-31T10:39:00Z">
        <w:r w:rsidR="00F97204">
          <w:rPr>
            <w:b/>
            <w:iCs/>
          </w:rPr>
          <w:t>; 446-447; 450-451</w:t>
        </w:r>
      </w:ins>
      <w:ins w:id="215" w:author="Jonathan Wood" w:date="2020-08-31T10:38:00Z">
        <w:r w:rsidR="00F97204">
          <w:rPr>
            <w:b/>
            <w:iCs/>
          </w:rPr>
          <w:t>)</w:t>
        </w:r>
      </w:ins>
      <w:r>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78840597"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e</w:t>
      </w:r>
      <w:r w:rsidRPr="003A6465">
        <w:rPr>
          <w:b/>
          <w:iCs/>
        </w:rPr>
        <w:t>re vague about the point we were trying to make here and have adjusted our language accordingly (lines</w:t>
      </w:r>
      <w:r w:rsidR="001B1C0B">
        <w:rPr>
          <w:b/>
          <w:iCs/>
        </w:rPr>
        <w:t xml:space="preserve"> 4</w:t>
      </w:r>
      <w:ins w:id="216" w:author="Jonathan Wood" w:date="2020-08-31T10:42:00Z">
        <w:r w:rsidR="00F97204">
          <w:rPr>
            <w:b/>
            <w:iCs/>
          </w:rPr>
          <w:t>31</w:t>
        </w:r>
      </w:ins>
      <w:del w:id="217" w:author="Jonathan Wood" w:date="2020-08-31T10:42:00Z">
        <w:r w:rsidR="001B1C0B" w:rsidDel="00F97204">
          <w:rPr>
            <w:b/>
            <w:iCs/>
          </w:rPr>
          <w:delText>41</w:delText>
        </w:r>
      </w:del>
      <w:r w:rsidR="001B1C0B">
        <w:rPr>
          <w:b/>
          <w:iCs/>
        </w:rPr>
        <w:t>-4</w:t>
      </w:r>
      <w:del w:id="218" w:author="Jonathan Wood" w:date="2020-08-31T10:42:00Z">
        <w:r w:rsidR="001B1C0B" w:rsidDel="00F97204">
          <w:rPr>
            <w:b/>
            <w:iCs/>
          </w:rPr>
          <w:delText>1</w:delText>
        </w:r>
      </w:del>
      <w:ins w:id="219" w:author="Jonathan Wood" w:date="2020-08-31T10:42:00Z">
        <w:r w:rsidR="00F97204">
          <w:rPr>
            <w:b/>
            <w:iCs/>
          </w:rPr>
          <w:t>33</w:t>
        </w:r>
      </w:ins>
      <w:r w:rsidR="001B1C0B">
        <w:rPr>
          <w:b/>
          <w:iCs/>
        </w:rPr>
        <w:t>5 &amp; 4</w:t>
      </w:r>
      <w:ins w:id="220" w:author="Jonathan Wood" w:date="2020-08-31T10:41:00Z">
        <w:r w:rsidR="00F97204">
          <w:rPr>
            <w:b/>
            <w:iCs/>
          </w:rPr>
          <w:t>49-451</w:t>
        </w:r>
      </w:ins>
      <w:del w:id="221" w:author="Jonathan Wood" w:date="2020-08-31T10:41:00Z">
        <w:r w:rsidR="001B1C0B" w:rsidDel="00F97204">
          <w:rPr>
            <w:b/>
            <w:iCs/>
          </w:rPr>
          <w:delText>31-433</w:delText>
        </w:r>
      </w:del>
      <w:r w:rsidRPr="003A6465">
        <w:rPr>
          <w:b/>
          <w:iCs/>
        </w:rPr>
        <w:t xml:space="preserve">). We were attempting to communicate that we performed model recovery analysis with both AIC and BIC and i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need to expand this explanation. What kind of data, how many samples, same protocol as this one or not, etc?</w:t>
      </w:r>
    </w:p>
    <w:p w14:paraId="7C390132" w14:textId="77777777" w:rsidR="00880452" w:rsidRPr="00A5757F" w:rsidRDefault="00880452" w:rsidP="008B5B26">
      <w:pPr>
        <w:autoSpaceDE w:val="0"/>
        <w:autoSpaceDN w:val="0"/>
        <w:adjustRightInd w:val="0"/>
        <w:ind w:left="360"/>
      </w:pPr>
    </w:p>
    <w:p w14:paraId="2F4D6138" w14:textId="02ED4C04" w:rsidR="001F44F3" w:rsidRPr="003A6465" w:rsidRDefault="001F44F3" w:rsidP="008B5B26">
      <w:pPr>
        <w:autoSpaceDE w:val="0"/>
        <w:autoSpaceDN w:val="0"/>
        <w:adjustRightInd w:val="0"/>
        <w:ind w:left="360"/>
        <w:rPr>
          <w:b/>
          <w:i/>
          <w:iCs/>
        </w:rPr>
      </w:pPr>
      <w:r w:rsidRPr="003A6465">
        <w:rPr>
          <w:b/>
          <w:color w:val="222222"/>
          <w:shd w:val="clear" w:color="auto" w:fill="FFFFFF"/>
        </w:rPr>
        <w:t xml:space="preserve">We have now adjusted this sentence to read </w:t>
      </w:r>
      <w:commentRangeStart w:id="222"/>
      <w:commentRangeStart w:id="223"/>
      <w:r w:rsidRPr="003A6465">
        <w:rPr>
          <w:b/>
          <w:color w:val="222222"/>
          <w:shd w:val="clear" w:color="auto" w:fill="FFFFFF"/>
        </w:rPr>
        <w:t xml:space="preserve">"preliminary model parameters were obtained by fitting the models to data from [withheld due to double-blinding]..." </w:t>
      </w:r>
      <w:r w:rsidR="001C6F40">
        <w:rPr>
          <w:b/>
          <w:iCs/>
        </w:rPr>
        <w:t>(lines 4</w:t>
      </w:r>
      <w:ins w:id="224" w:author="Jonathan Wood" w:date="2020-08-31T11:40:00Z">
        <w:r w:rsidR="00CC7EC5">
          <w:rPr>
            <w:b/>
            <w:iCs/>
          </w:rPr>
          <w:t>75</w:t>
        </w:r>
      </w:ins>
      <w:del w:id="225" w:author="Jonathan Wood" w:date="2020-08-31T11:40:00Z">
        <w:r w:rsidR="001C6F40" w:rsidDel="00CC7EC5">
          <w:rPr>
            <w:b/>
            <w:iCs/>
          </w:rPr>
          <w:delText>61</w:delText>
        </w:r>
      </w:del>
      <w:r w:rsidR="001C6F40">
        <w:rPr>
          <w:b/>
          <w:iCs/>
        </w:rPr>
        <w:t>-4</w:t>
      </w:r>
      <w:ins w:id="226" w:author="Jonathan Wood" w:date="2020-08-31T11:40:00Z">
        <w:r w:rsidR="00CC7EC5">
          <w:rPr>
            <w:b/>
            <w:iCs/>
          </w:rPr>
          <w:t>77</w:t>
        </w:r>
      </w:ins>
      <w:del w:id="227" w:author="Jonathan Wood" w:date="2020-08-31T11:40:00Z">
        <w:r w:rsidR="001C6F40" w:rsidDel="00CC7EC5">
          <w:rPr>
            <w:b/>
            <w:iCs/>
          </w:rPr>
          <w:delText>63</w:delText>
        </w:r>
      </w:del>
      <w:r w:rsidR="001C6F40">
        <w:rPr>
          <w:b/>
          <w:iCs/>
        </w:rPr>
        <w:t>)</w:t>
      </w:r>
      <w:commentRangeEnd w:id="222"/>
      <w:r w:rsidR="0033717B">
        <w:rPr>
          <w:rStyle w:val="CommentReference"/>
        </w:rPr>
        <w:commentReference w:id="222"/>
      </w:r>
      <w:commentRangeEnd w:id="223"/>
      <w:r w:rsidR="000D59D1">
        <w:rPr>
          <w:rStyle w:val="CommentReference"/>
        </w:rPr>
        <w:commentReference w:id="223"/>
      </w:r>
      <w:r w:rsidR="001C6F40">
        <w:rPr>
          <w:b/>
          <w:iCs/>
        </w:rPr>
        <w:t xml:space="preserve">. </w:t>
      </w:r>
      <w:r w:rsidRPr="003A6465">
        <w:rPr>
          <w:b/>
          <w:color w:val="222222"/>
          <w:shd w:val="clear" w:color="auto" w:fill="FFFFFF"/>
        </w:rPr>
        <w:t>We plan on replacing this placeholder with the citation to the study</w:t>
      </w:r>
      <w:ins w:id="228" w:author="Jonathan Wood" w:date="2020-08-31T09:11:00Z">
        <w:r w:rsidR="000D59D1">
          <w:rPr>
            <w:b/>
            <w:color w:val="222222"/>
            <w:shd w:val="clear" w:color="auto" w:fill="FFFFFF"/>
          </w:rPr>
          <w:t xml:space="preserve">, </w:t>
        </w:r>
      </w:ins>
      <w:ins w:id="229" w:author="Jonathan Wood" w:date="2020-08-31T10:44:00Z">
        <w:r w:rsidR="00F97204">
          <w:rPr>
            <w:b/>
            <w:color w:val="222222"/>
            <w:shd w:val="clear" w:color="auto" w:fill="FFFFFF"/>
          </w:rPr>
          <w:t xml:space="preserve">along with the other information the reviewer is requesting: </w:t>
        </w:r>
      </w:ins>
      <w:ins w:id="230" w:author="Jonathan Wood" w:date="2020-08-31T09:11:00Z">
        <w:r w:rsidR="000D59D1">
          <w:rPr>
            <w:b/>
            <w:color w:val="222222"/>
            <w:shd w:val="clear" w:color="auto" w:fill="FFFFFF"/>
          </w:rPr>
          <w:t>the number of samples used</w:t>
        </w:r>
      </w:ins>
      <w:ins w:id="231" w:author="Jonathan Wood" w:date="2020-08-31T09:12:00Z">
        <w:r w:rsidR="000D59D1">
          <w:rPr>
            <w:b/>
            <w:color w:val="222222"/>
            <w:shd w:val="clear" w:color="auto" w:fill="FFFFFF"/>
          </w:rPr>
          <w:t xml:space="preserve"> and the type of protocol which was used</w:t>
        </w:r>
      </w:ins>
      <w:r w:rsidRPr="003A6465">
        <w:rPr>
          <w:b/>
          <w:color w:val="222222"/>
          <w:shd w:val="clear" w:color="auto" w:fill="FFFFFF"/>
        </w:rPr>
        <w:t xml:space="preserve">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38739CFD" w:rsidR="00880452" w:rsidRPr="003A6465" w:rsidRDefault="003A6465" w:rsidP="008B5B26">
      <w:pPr>
        <w:autoSpaceDE w:val="0"/>
        <w:autoSpaceDN w:val="0"/>
        <w:adjustRightInd w:val="0"/>
        <w:ind w:left="360"/>
        <w:rPr>
          <w:b/>
          <w:iCs/>
        </w:rPr>
      </w:pPr>
      <w:r>
        <w:rPr>
          <w:b/>
          <w:iCs/>
        </w:rPr>
        <w:t xml:space="preserve">We now provide the aftereffect data </w:t>
      </w:r>
      <w:ins w:id="232" w:author="Jonathan Wood" w:date="2020-08-31T10:43:00Z">
        <w:r w:rsidR="00F97204">
          <w:rPr>
            <w:b/>
            <w:iCs/>
          </w:rPr>
          <w:t xml:space="preserve">in figure 4 and </w:t>
        </w:r>
      </w:ins>
      <w:ins w:id="233" w:author="Jonathan Wood" w:date="2020-08-31T10:44:00Z">
        <w:r w:rsidR="00F97204">
          <w:rPr>
            <w:b/>
            <w:iCs/>
          </w:rPr>
          <w:t>in supplemental figure 1.</w:t>
        </w:r>
      </w:ins>
      <w:ins w:id="234" w:author="Jonathan Wood" w:date="2020-08-31T10:47:00Z">
        <w:r w:rsidR="00283547">
          <w:rPr>
            <w:b/>
            <w:iCs/>
          </w:rPr>
          <w:t xml:space="preserve"> We added a description of the </w:t>
        </w:r>
      </w:ins>
      <w:ins w:id="235" w:author="Jonathan Wood" w:date="2020-08-31T10:48:00Z">
        <w:r w:rsidR="00283547">
          <w:rPr>
            <w:b/>
            <w:iCs/>
          </w:rPr>
          <w:t xml:space="preserve">figure </w:t>
        </w:r>
      </w:ins>
      <w:ins w:id="236" w:author="Jonathan Wood" w:date="2020-08-31T10:47:00Z">
        <w:r w:rsidR="00283547">
          <w:rPr>
            <w:b/>
            <w:iCs/>
          </w:rPr>
          <w:t xml:space="preserve">to the Pilot Data section (lines </w:t>
        </w:r>
      </w:ins>
      <w:ins w:id="237" w:author="Jonathan Wood" w:date="2020-08-31T10:48:00Z">
        <w:r w:rsidR="00283547">
          <w:rPr>
            <w:b/>
            <w:iCs/>
          </w:rPr>
          <w:t>506-508) and in the figure legend (lines 638-641).</w:t>
        </w:r>
      </w:ins>
      <w:ins w:id="238" w:author="Jonathan Wood" w:date="2020-08-31T10:44:00Z">
        <w:r w:rsidR="00F97204">
          <w:rPr>
            <w:b/>
            <w:iCs/>
          </w:rPr>
          <w:t xml:space="preserve"> </w:t>
        </w:r>
      </w:ins>
      <w:del w:id="239" w:author="Jonathan Wood" w:date="2020-08-31T10:44:00Z">
        <w:r w:rsidDel="00F97204">
          <w:rPr>
            <w:b/>
            <w:iCs/>
          </w:rPr>
          <w:delText>as noted in</w:delText>
        </w:r>
        <w:r w:rsidR="0071221D" w:rsidRPr="003A6465" w:rsidDel="00F97204">
          <w:rPr>
            <w:b/>
            <w:iCs/>
          </w:rPr>
          <w:delText xml:space="preserve"> our response to the main request. </w:delText>
        </w:r>
      </w:del>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eNeuro,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27911492" w:rsidR="00880452" w:rsidRPr="00A5757F" w:rsidRDefault="003A6465" w:rsidP="00C80986">
      <w:pPr>
        <w:ind w:left="360"/>
      </w:pPr>
      <w:r>
        <w:rPr>
          <w:b/>
          <w:iCs/>
        </w:rPr>
        <w:t xml:space="preserve">As stated above, we now provide pilot data of the aftereffects. We believe that the changes we have made in response to the reviewer’s requests and comments have substantially improved this Stage 1 Report, and we hope the reviewer now views it as acceptable for publication. </w:t>
      </w: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4B2FE212"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ins w:id="240" w:author="Jonathan Wood" w:date="2020-08-31T10:52:00Z">
        <w:r w:rsidR="00404381">
          <w:rPr>
            <w:rFonts w:eastAsia="Times New Roman"/>
            <w:b/>
            <w:iCs/>
            <w:color w:val="000000"/>
            <w:shd w:val="clear" w:color="auto" w:fill="FFFFFF"/>
          </w:rPr>
          <w:t>407-408</w:t>
        </w:r>
      </w:ins>
      <w:del w:id="241" w:author="Jonathan Wood" w:date="2020-08-31T10:52:00Z">
        <w:r w:rsidR="00465FDF" w:rsidDel="00404381">
          <w:rPr>
            <w:rFonts w:eastAsia="Times New Roman"/>
            <w:b/>
            <w:iCs/>
            <w:color w:val="000000"/>
            <w:shd w:val="clear" w:color="auto" w:fill="FFFFFF"/>
          </w:rPr>
          <w:delText>390-391</w:delText>
        </w:r>
      </w:del>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though indirectly. For example, if variability does impact use-dependent aftereffects,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aftereffects</w:t>
      </w:r>
      <w:r w:rsidR="00465FDF">
        <w:rPr>
          <w:rFonts w:eastAsia="Times New Roman"/>
          <w:b/>
          <w:iCs/>
          <w:color w:val="000000"/>
          <w:shd w:val="clear" w:color="auto" w:fill="FFFFFF"/>
        </w:rPr>
        <w:t xml:space="preserve"> if the plateau phase was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7A11DB6D"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We thank the reviewer for this thoughtful comment. </w:t>
      </w:r>
      <w:r w:rsidR="00894763">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sidR="00894763">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sidR="00894763">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sidR="00894763">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sidR="00894763">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sidR="00894763">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sidR="00894763">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sidR="00894763">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sidR="00894763">
        <w:rPr>
          <w:rFonts w:eastAsia="Times New Roman"/>
          <w:b/>
          <w:iCs/>
          <w:color w:val="000000"/>
          <w:shd w:val="clear" w:color="auto" w:fill="FFFFFF"/>
        </w:rPr>
        <w:t xml:space="preserve"> cause</w:t>
      </w:r>
      <w:r w:rsidR="00C470C4">
        <w:rPr>
          <w:rFonts w:eastAsia="Times New Roman"/>
          <w:b/>
          <w:iCs/>
          <w:color w:val="000000"/>
          <w:shd w:val="clear" w:color="auto" w:fill="FFFFFF"/>
        </w:rPr>
        <w:t>d</w:t>
      </w:r>
      <w:r w:rsidR="00894763">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sidR="00894763">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sidR="00894763">
        <w:rPr>
          <w:rFonts w:eastAsia="Times New Roman"/>
          <w:b/>
          <w:iCs/>
          <w:color w:val="000000"/>
          <w:shd w:val="clear" w:color="auto" w:fill="FFFFFF"/>
        </w:rPr>
        <w:t xml:space="preserve">. </w:t>
      </w:r>
      <w:r w:rsidR="00BE30BB">
        <w:rPr>
          <w:rFonts w:eastAsia="Times New Roman"/>
          <w:b/>
          <w:iCs/>
          <w:color w:val="000000"/>
          <w:shd w:val="clear" w:color="auto" w:fill="FFFFFF"/>
        </w:rPr>
        <w:t xml:space="preserve">Based on the primary research question, assessing all 6 conditions did not seem necessary. </w:t>
      </w:r>
      <w:r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use-dependent + strategic model seems to be based on the use-dependent model from the Diedrichsen et al. 2010 paper. Correct me if I am wrong, but it adds in an assumption about a strategic component that was not in the Diedrichsen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en part of that equation. It would be nice to understand the basis for the A*sn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32116770"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Diedrichsen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1</w:t>
      </w:r>
      <w:ins w:id="242" w:author="Jonathan Wood" w:date="2020-08-31T11:42:00Z">
        <w:r w:rsidR="00CC7EC5">
          <w:rPr>
            <w:rFonts w:eastAsia="Times New Roman"/>
            <w:b/>
            <w:iCs/>
            <w:color w:val="000000"/>
            <w:shd w:val="clear" w:color="auto" w:fill="FFFFFF"/>
          </w:rPr>
          <w:t xml:space="preserve">, </w:t>
        </w:r>
      </w:ins>
      <w:ins w:id="243" w:author="Jonathan Wood" w:date="2020-08-31T11:43:00Z">
        <w:r w:rsidR="00CC7EC5">
          <w:rPr>
            <w:rFonts w:eastAsia="Times New Roman"/>
            <w:b/>
            <w:iCs/>
            <w:color w:val="000000"/>
            <w:shd w:val="clear" w:color="auto" w:fill="FFFFFF"/>
          </w:rPr>
          <w:t xml:space="preserve">and added to the </w:t>
        </w:r>
        <w:r w:rsidR="00CC7EC5" w:rsidRPr="00804F31">
          <w:rPr>
            <w:rFonts w:eastAsia="Times New Roman"/>
            <w:b/>
            <w:iCs/>
            <w:color w:val="000000"/>
            <w:shd w:val="clear" w:color="auto" w:fill="FFFFFF"/>
          </w:rPr>
          <w:t xml:space="preserve">Model Based Methods section (lines </w:t>
        </w:r>
        <w:r w:rsidR="00CC7EC5">
          <w:rPr>
            <w:rFonts w:eastAsia="Times New Roman"/>
            <w:b/>
            <w:iCs/>
            <w:color w:val="000000"/>
            <w:shd w:val="clear" w:color="auto" w:fill="FFFFFF"/>
          </w:rPr>
          <w:t>206-210</w:t>
        </w:r>
        <w:r w:rsidR="00CC7EC5" w:rsidRPr="00804F31">
          <w:rPr>
            <w:rFonts w:eastAsia="Times New Roman"/>
            <w:b/>
            <w:iCs/>
            <w:color w:val="000000"/>
            <w:shd w:val="clear" w:color="auto" w:fill="FFFFFF"/>
          </w:rPr>
          <w:t>)</w:t>
        </w:r>
      </w:ins>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Diedrichsen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elicit adaptation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xml:space="preserve">. For these reasons, we replaced the error-based learning component with a strategic component. The use-dependent plasticity component remains the same as in Diedrichsen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18B7DA4F" w:rsidR="00B83593" w:rsidRPr="00C470C4" w:rsidRDefault="00D517C8" w:rsidP="00760D4E">
      <w:pPr>
        <w:pStyle w:val="ListParagraph"/>
        <w:autoSpaceDE w:val="0"/>
        <w:autoSpaceDN w:val="0"/>
        <w:adjustRightInd w:val="0"/>
        <w:ind w:left="360"/>
        <w:rPr>
          <w:b/>
          <w:iCs/>
          <w:color w:val="000000"/>
        </w:rPr>
      </w:pPr>
      <w:r>
        <w:rPr>
          <w:rFonts w:eastAsia="Times New Roman"/>
          <w:b/>
          <w:iCs/>
          <w:color w:val="000000"/>
          <w:shd w:val="clear" w:color="auto" w:fill="FFFFFF"/>
        </w:rPr>
        <w:t>With regard to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figur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ins w:id="244" w:author="Jonathan Wood" w:date="2020-08-31T11:44:00Z">
        <w:r w:rsidR="00E50F57">
          <w:rPr>
            <w:rFonts w:eastAsia="Times New Roman"/>
            <w:b/>
            <w:iCs/>
            <w:color w:val="000000"/>
            <w:shd w:val="clear" w:color="auto" w:fill="FFFFFF"/>
          </w:rPr>
          <w:t>:</w:t>
        </w:r>
      </w:ins>
      <w:r w:rsidR="00785D44">
        <w:rPr>
          <w:rFonts w:eastAsia="Times New Roman"/>
          <w:b/>
          <w:iCs/>
          <w:color w:val="000000"/>
          <w:shd w:val="clear" w:color="auto" w:fill="FFFFFF"/>
        </w:rPr>
        <w:t xml:space="preserve"> Supplemental figure 1</w:t>
      </w:r>
      <w:r w:rsidR="009530CB" w:rsidRPr="00C00109">
        <w:rPr>
          <w:rFonts w:eastAsia="Times New Roman"/>
          <w:b/>
          <w:iCs/>
          <w:color w:val="000000"/>
          <w:shd w:val="clear" w:color="auto" w:fill="FFFFFF"/>
        </w:rPr>
        <w:t>.</w:t>
      </w:r>
      <w:r w:rsidR="00C470C4">
        <w:rPr>
          <w:rFonts w:eastAsia="Times New Roman"/>
          <w:b/>
          <w:iCs/>
          <w:color w:val="000000"/>
          <w:shd w:val="clear" w:color="auto" w:fill="FFFFFF"/>
        </w:rPr>
        <w:t xml:space="preserve"> </w:t>
      </w:r>
      <w:r w:rsidR="00C8308A" w:rsidRPr="00856C1C">
        <w:rPr>
          <w:b/>
          <w:iCs/>
          <w:color w:val="000000"/>
        </w:rPr>
        <w:t xml:space="preserve">This figure </w:t>
      </w:r>
      <w:del w:id="245" w:author="Jonathan Wood" w:date="2020-08-31T11:45:00Z">
        <w:r w:rsidR="00C8308A" w:rsidRPr="00856C1C" w:rsidDel="00E50F57">
          <w:rPr>
            <w:b/>
            <w:iCs/>
            <w:color w:val="000000"/>
          </w:rPr>
          <w:delText xml:space="preserve">demonstrates </w:delText>
        </w:r>
      </w:del>
      <w:ins w:id="246" w:author="Jonathan Wood" w:date="2020-08-31T11:45:00Z">
        <w:r w:rsidR="00E50F57">
          <w:rPr>
            <w:b/>
            <w:iCs/>
            <w:color w:val="000000"/>
          </w:rPr>
          <w:t xml:space="preserve">shows how the </w:t>
        </w:r>
      </w:ins>
      <w:ins w:id="247" w:author="Jonathan Wood" w:date="2020-08-31T11:46:00Z">
        <w:r w:rsidR="00E50F57">
          <w:rPr>
            <w:b/>
            <w:iCs/>
            <w:color w:val="000000"/>
          </w:rPr>
          <w:t xml:space="preserve">different processes of the Strategy plus Use-Dependent model change on a stride by stride basis. The </w:t>
        </w:r>
      </w:ins>
      <w:del w:id="248" w:author="Jonathan Wood" w:date="2020-08-31T11:46:00Z">
        <w:r w:rsidR="00C8308A" w:rsidRPr="00856C1C" w:rsidDel="00E50F57">
          <w:rPr>
            <w:b/>
            <w:iCs/>
            <w:color w:val="000000"/>
          </w:rPr>
          <w:delText xml:space="preserve">the </w:delText>
        </w:r>
      </w:del>
      <w:r w:rsidR="00C8308A" w:rsidRPr="00856C1C">
        <w:rPr>
          <w:b/>
          <w:iCs/>
          <w:color w:val="000000"/>
        </w:rPr>
        <w:t>model</w:t>
      </w:r>
      <w:ins w:id="249" w:author="Jonathan Wood" w:date="2020-08-31T11:46:00Z">
        <w:r w:rsidR="00E50F57">
          <w:rPr>
            <w:b/>
            <w:iCs/>
            <w:color w:val="000000"/>
          </w:rPr>
          <w:t>s are</w:t>
        </w:r>
      </w:ins>
      <w:r w:rsidR="00C8308A" w:rsidRPr="00856C1C">
        <w:rPr>
          <w:b/>
          <w:iCs/>
          <w:color w:val="000000"/>
        </w:rPr>
        <w:t xml:space="preserve"> fit</w:t>
      </w:r>
      <w:del w:id="250" w:author="Jonathan Wood" w:date="2020-08-31T11:46:00Z">
        <w:r w:rsidR="00C8308A" w:rsidRPr="00856C1C" w:rsidDel="00E50F57">
          <w:rPr>
            <w:b/>
            <w:iCs/>
            <w:color w:val="000000"/>
          </w:rPr>
          <w:delText>s</w:delText>
        </w:r>
      </w:del>
      <w:r w:rsidR="00C8308A" w:rsidRPr="00856C1C">
        <w:rPr>
          <w:b/>
          <w:iCs/>
          <w:color w:val="000000"/>
        </w:rPr>
        <w:t xml:space="preserve"> to binned (bins of 3) individual data for the 2 participants who completed both conditions. We fit the models by concatenating each condition for one participant and fitting each model as described in the </w:t>
      </w:r>
      <w:del w:id="251" w:author="Jonathan Wood" w:date="2020-08-31T11:01:00Z">
        <w:r w:rsidR="00C8308A" w:rsidRPr="00856C1C" w:rsidDel="00A13578">
          <w:rPr>
            <w:b/>
            <w:iCs/>
            <w:color w:val="000000"/>
          </w:rPr>
          <w:delText>Model Based Methods</w:delText>
        </w:r>
      </w:del>
      <w:ins w:id="252" w:author="Jonathan Wood" w:date="2020-08-31T11:01:00Z">
        <w:r w:rsidR="00A13578">
          <w:rPr>
            <w:b/>
            <w:iCs/>
            <w:color w:val="000000"/>
          </w:rPr>
          <w:t>Statistical Analysis section</w:t>
        </w:r>
      </w:ins>
      <w:r w:rsidR="00C8308A" w:rsidRPr="00856C1C">
        <w:rPr>
          <w:b/>
          <w:iCs/>
          <w:color w:val="000000"/>
        </w:rPr>
        <w:t xml:space="preserve"> (lines</w:t>
      </w:r>
      <w:r w:rsidR="00C8308A">
        <w:rPr>
          <w:b/>
          <w:iCs/>
          <w:color w:val="000000"/>
        </w:rPr>
        <w:t xml:space="preserve"> 3</w:t>
      </w:r>
      <w:ins w:id="253" w:author="Jonathan Wood" w:date="2020-08-31T11:01:00Z">
        <w:r w:rsidR="00A13578">
          <w:rPr>
            <w:b/>
            <w:iCs/>
            <w:color w:val="000000"/>
          </w:rPr>
          <w:t>31</w:t>
        </w:r>
      </w:ins>
      <w:del w:id="254" w:author="Jonathan Wood" w:date="2020-08-31T11:01:00Z">
        <w:r w:rsidR="00C8308A" w:rsidDel="00A13578">
          <w:rPr>
            <w:b/>
            <w:iCs/>
            <w:color w:val="000000"/>
          </w:rPr>
          <w:delText>76</w:delText>
        </w:r>
      </w:del>
      <w:r w:rsidR="00C8308A">
        <w:rPr>
          <w:b/>
          <w:iCs/>
          <w:color w:val="000000"/>
        </w:rPr>
        <w:t>-3</w:t>
      </w:r>
      <w:ins w:id="255" w:author="Jonathan Wood" w:date="2020-08-31T11:01:00Z">
        <w:r w:rsidR="00A13578">
          <w:rPr>
            <w:b/>
            <w:iCs/>
            <w:color w:val="000000"/>
          </w:rPr>
          <w:t>34</w:t>
        </w:r>
      </w:ins>
      <w:del w:id="256" w:author="Jonathan Wood" w:date="2020-08-31T11:01:00Z">
        <w:r w:rsidR="00C8308A" w:rsidDel="00A13578">
          <w:rPr>
            <w:b/>
            <w:iCs/>
            <w:color w:val="000000"/>
          </w:rPr>
          <w:delText>78</w:delText>
        </w:r>
      </w:del>
      <w:r w:rsidR="00C8308A" w:rsidRPr="00856C1C">
        <w:rPr>
          <w:b/>
          <w:iCs/>
          <w:color w:val="000000"/>
        </w:rPr>
        <w:t xml:space="preserve">). This figur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added plots of the pilot data and model predictions for both our measurements of aftereffects in the same figure</w:t>
      </w:r>
      <w:ins w:id="257" w:author="Jonathan Wood" w:date="2020-08-31T11:06:00Z">
        <w:r w:rsidR="00D73D40">
          <w:rPr>
            <w:b/>
            <w:iCs/>
            <w:color w:val="000000"/>
          </w:rPr>
          <w:t xml:space="preserve"> </w:t>
        </w:r>
      </w:ins>
      <w:ins w:id="258" w:author="Jonathan Wood" w:date="2020-08-31T11:07:00Z">
        <w:r w:rsidR="00D73D40">
          <w:rPr>
            <w:b/>
            <w:iCs/>
            <w:color w:val="000000"/>
          </w:rPr>
          <w:t>(note that the Initial Bias of Pilot Subject 2 – blue circle – is hidden behind the AB model prediction – purple diamond)</w:t>
        </w:r>
      </w:ins>
      <w:r w:rsidR="00C8308A" w:rsidRPr="00856C1C">
        <w:rPr>
          <w:b/>
          <w:iCs/>
          <w:color w:val="000000"/>
        </w:rPr>
        <w:t xml:space="preserve">. </w:t>
      </w:r>
      <w:r>
        <w:rPr>
          <w:b/>
          <w:iCs/>
          <w:color w:val="000000"/>
        </w:rPr>
        <w:t>A</w:t>
      </w:r>
      <w:r w:rsidR="00C8308A" w:rsidRPr="00856C1C">
        <w:rPr>
          <w:b/>
          <w:iCs/>
          <w:color w:val="000000"/>
        </w:rPr>
        <w:t xml:space="preserve"> similar figur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ins w:id="259" w:author="Jonathan Wood" w:date="2020-08-31T11:03:00Z">
        <w:r w:rsidR="00A13578">
          <w:rPr>
            <w:b/>
            <w:iCs/>
            <w:color w:val="000000"/>
          </w:rPr>
          <w:t>34-338</w:t>
        </w:r>
      </w:ins>
      <w:del w:id="260" w:author="Jonathan Wood" w:date="2020-08-31T11:02:00Z">
        <w:r w:rsidR="00C8308A" w:rsidDel="00A13578">
          <w:rPr>
            <w:b/>
            <w:iCs/>
            <w:color w:val="000000"/>
          </w:rPr>
          <w:delText>79</w:delText>
        </w:r>
      </w:del>
      <w:del w:id="261" w:author="Jonathan Wood" w:date="2020-08-31T11:03:00Z">
        <w:r w:rsidR="00C8308A" w:rsidDel="00A13578">
          <w:rPr>
            <w:b/>
            <w:iCs/>
            <w:color w:val="000000"/>
          </w:rPr>
          <w:delText>-380</w:delText>
        </w:r>
      </w:del>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0C5BCAD4"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 xml:space="preserve">in the Model Based Analysis section (lines </w:t>
      </w:r>
      <w:r w:rsidR="00610B7C">
        <w:rPr>
          <w:rFonts w:eastAsia="Times New Roman"/>
          <w:b/>
          <w:iCs/>
          <w:color w:val="000000"/>
          <w:shd w:val="clear" w:color="auto" w:fill="FFFFFF"/>
        </w:rPr>
        <w:t>2</w:t>
      </w:r>
      <w:ins w:id="262" w:author="Jonathan Wood" w:date="2020-08-31T11:06:00Z">
        <w:r w:rsidR="00D73D40">
          <w:rPr>
            <w:rFonts w:eastAsia="Times New Roman"/>
            <w:b/>
            <w:iCs/>
            <w:color w:val="000000"/>
            <w:shd w:val="clear" w:color="auto" w:fill="FFFFFF"/>
          </w:rPr>
          <w:t>33</w:t>
        </w:r>
      </w:ins>
      <w:del w:id="263" w:author="Jonathan Wood" w:date="2020-08-31T11:06:00Z">
        <w:r w:rsidR="00610B7C" w:rsidDel="00D73D40">
          <w:rPr>
            <w:rFonts w:eastAsia="Times New Roman"/>
            <w:b/>
            <w:iCs/>
            <w:color w:val="000000"/>
            <w:shd w:val="clear" w:color="auto" w:fill="FFFFFF"/>
          </w:rPr>
          <w:delText>29</w:delText>
        </w:r>
      </w:del>
      <w:r w:rsidR="00610B7C">
        <w:rPr>
          <w:rFonts w:eastAsia="Times New Roman"/>
          <w:b/>
          <w:iCs/>
          <w:color w:val="000000"/>
          <w:shd w:val="clear" w:color="auto" w:fill="FFFFFF"/>
        </w:rPr>
        <w:t>-23</w:t>
      </w:r>
      <w:ins w:id="264" w:author="Jonathan Wood" w:date="2020-08-31T11:06:00Z">
        <w:r w:rsidR="00D73D40">
          <w:rPr>
            <w:rFonts w:eastAsia="Times New Roman"/>
            <w:b/>
            <w:iCs/>
            <w:color w:val="000000"/>
            <w:shd w:val="clear" w:color="auto" w:fill="FFFFFF"/>
          </w:rPr>
          <w:t>7</w:t>
        </w:r>
      </w:ins>
      <w:del w:id="265" w:author="Jonathan Wood" w:date="2020-08-31T11:06:00Z">
        <w:r w:rsidR="00610B7C" w:rsidDel="00D73D40">
          <w:rPr>
            <w:rFonts w:eastAsia="Times New Roman"/>
            <w:b/>
            <w:iCs/>
            <w:color w:val="000000"/>
            <w:shd w:val="clear" w:color="auto" w:fill="FFFFFF"/>
          </w:rPr>
          <w:delText>1</w:delText>
        </w:r>
      </w:del>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som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732E92B0" w:rsidR="00610B7C" w:rsidRPr="00802460" w:rsidRDefault="00802460" w:rsidP="00802460">
      <w:pPr>
        <w:pStyle w:val="ListParagraph"/>
        <w:autoSpaceDE w:val="0"/>
        <w:autoSpaceDN w:val="0"/>
        <w:adjustRightInd w:val="0"/>
        <w:ind w:left="360"/>
        <w:rPr>
          <w:i/>
          <w:iCs/>
          <w:color w:val="000000"/>
        </w:rPr>
      </w:pPr>
      <w:r>
        <w:rPr>
          <w:i/>
          <w:iCs/>
          <w:color w:val="000000"/>
        </w:rPr>
        <w:t>Supplemental Figure 1:</w:t>
      </w:r>
    </w:p>
    <w:p w14:paraId="7B8124AD" w14:textId="35635F7C" w:rsidR="00610B7C" w:rsidRPr="00C00109" w:rsidRDefault="00610B7C" w:rsidP="009530CB">
      <w:pPr>
        <w:ind w:left="360"/>
        <w:rPr>
          <w:rFonts w:eastAsia="Times New Roman"/>
          <w:b/>
          <w:iCs/>
          <w:color w:val="000000"/>
          <w:shd w:val="clear" w:color="auto" w:fill="FFFFFF"/>
        </w:rPr>
      </w:pPr>
      <w:commentRangeStart w:id="266"/>
      <w:commentRangeStart w:id="267"/>
      <w:commentRangeStart w:id="268"/>
      <w:r>
        <w:rPr>
          <w:i/>
          <w:iCs/>
          <w:noProof/>
          <w:color w:val="000000"/>
        </w:rPr>
        <w:drawing>
          <wp:inline distT="0" distB="0" distL="0" distR="0" wp14:anchorId="6829C632" wp14:editId="794C6D0A">
            <wp:extent cx="5923003" cy="3804920"/>
            <wp:effectExtent l="0" t="0" r="1905" b="5080"/>
            <wp:docPr id="1" name="Picture 1"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rotWithShape="1">
                    <a:blip r:embed="rId12" cstate="print">
                      <a:extLst>
                        <a:ext uri="{28A0092B-C50C-407E-A947-70E740481C1C}">
                          <a14:useLocalDpi xmlns:a14="http://schemas.microsoft.com/office/drawing/2010/main" val="0"/>
                        </a:ext>
                      </a:extLst>
                    </a:blip>
                    <a:srcRect t="4589"/>
                    <a:stretch/>
                  </pic:blipFill>
                  <pic:spPr bwMode="auto">
                    <a:xfrm>
                      <a:off x="0" y="0"/>
                      <a:ext cx="5930392" cy="3809667"/>
                    </a:xfrm>
                    <a:prstGeom prst="rect">
                      <a:avLst/>
                    </a:prstGeom>
                    <a:ln>
                      <a:noFill/>
                    </a:ln>
                    <a:extLst>
                      <a:ext uri="{53640926-AAD7-44D8-BBD7-CCE9431645EC}">
                        <a14:shadowObscured xmlns:a14="http://schemas.microsoft.com/office/drawing/2010/main"/>
                      </a:ext>
                    </a:extLst>
                  </pic:spPr>
                </pic:pic>
              </a:graphicData>
            </a:graphic>
          </wp:inline>
        </w:drawing>
      </w:r>
      <w:commentRangeEnd w:id="266"/>
      <w:r w:rsidR="00D517C8">
        <w:rPr>
          <w:rStyle w:val="CommentReference"/>
        </w:rPr>
        <w:commentReference w:id="266"/>
      </w:r>
      <w:commentRangeEnd w:id="267"/>
      <w:r w:rsidR="000D59D1">
        <w:rPr>
          <w:rStyle w:val="CommentReference"/>
        </w:rPr>
        <w:commentReference w:id="267"/>
      </w:r>
      <w:commentRangeEnd w:id="268"/>
      <w:r w:rsidR="00473E60">
        <w:rPr>
          <w:rStyle w:val="CommentReference"/>
        </w:rPr>
        <w:commentReference w:id="268"/>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5F84010F" w:rsidR="009530CB" w:rsidRDefault="009530CB" w:rsidP="00294632">
      <w:pPr>
        <w:ind w:left="360"/>
        <w:rPr>
          <w:i/>
          <w:iCs/>
        </w:rPr>
      </w:pPr>
      <w:r w:rsidRPr="00C00109">
        <w:rPr>
          <w:b/>
          <w:iCs/>
        </w:rPr>
        <w:t xml:space="preserve">We have now provided </w:t>
      </w:r>
      <w:del w:id="269" w:author="Jonathan Wood" w:date="2020-08-31T11:09:00Z">
        <w:r w:rsidRPr="00C00109" w:rsidDel="005949BC">
          <w:rPr>
            <w:b/>
            <w:iCs/>
          </w:rPr>
          <w:delText xml:space="preserve">a plot within the body of this response which we are calling </w:delText>
        </w:r>
      </w:del>
      <w:r w:rsidRPr="00C00109">
        <w:rPr>
          <w:b/>
          <w:iCs/>
        </w:rPr>
        <w:t>supplement</w:t>
      </w:r>
      <w:r w:rsidR="00802460">
        <w:rPr>
          <w:b/>
          <w:iCs/>
        </w:rPr>
        <w:t>al</w:t>
      </w:r>
      <w:r w:rsidRPr="00C00109">
        <w:rPr>
          <w:b/>
          <w:iCs/>
        </w:rPr>
        <w:t xml:space="preserve"> figure 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figure 1</w:t>
      </w:r>
      <w:r w:rsidR="00C57B4C">
        <w:rPr>
          <w:b/>
          <w:iCs/>
        </w:rPr>
        <w:t xml:space="preserve"> </w:t>
      </w:r>
      <w:r w:rsidR="003C075F" w:rsidRPr="00C00109">
        <w:rPr>
          <w:b/>
          <w:iCs/>
        </w:rPr>
        <w:t>includes stride by 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figure </w:t>
      </w:r>
      <w:r w:rsidR="00C57B4C">
        <w:rPr>
          <w:b/>
          <w:iCs/>
        </w:rPr>
        <w:t xml:space="preserve">makes clear </w:t>
      </w:r>
      <w:r w:rsidR="003C075F">
        <w:rPr>
          <w:b/>
          <w:iCs/>
        </w:rPr>
        <w:t>that</w:t>
      </w:r>
      <w:r w:rsidRPr="00C00109">
        <w:rPr>
          <w:b/>
          <w:iCs/>
        </w:rPr>
        <w:t xml:space="preserve"> the variability in the simulations figure (Figur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Importantly, in supplementa</w:t>
      </w:r>
      <w:r w:rsidR="00802460">
        <w:rPr>
          <w:b/>
          <w:iCs/>
        </w:rPr>
        <w:t>l</w:t>
      </w:r>
      <w:r w:rsidR="00C57B4C">
        <w:rPr>
          <w:b/>
          <w:iCs/>
        </w:rPr>
        <w:t xml:space="preserve"> figur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ins w:id="270" w:author="Jonathan Wood" w:date="2020-08-31T11:10:00Z">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ins>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yosub Kim" w:date="2020-08-28T15:45:00Z" w:initials="HK">
    <w:p w14:paraId="5291670C" w14:textId="018AB0FB" w:rsidR="00F97204" w:rsidRDefault="00F97204">
      <w:pPr>
        <w:pStyle w:val="CommentText"/>
      </w:pPr>
      <w:r>
        <w:rPr>
          <w:rStyle w:val="CommentReference"/>
        </w:rPr>
        <w:annotationRef/>
      </w:r>
      <w:r>
        <w:t xml:space="preserve">Remember to double check the line numbers because things will change as I go through it. </w:t>
      </w:r>
    </w:p>
  </w:comment>
  <w:comment w:id="1" w:author="Jonathan Wood" w:date="2020-08-31T11:18:00Z" w:initials="JW">
    <w:p w14:paraId="2C8EE606" w14:textId="4CBE3F5D" w:rsidR="00473E60" w:rsidRDefault="00473E60">
      <w:pPr>
        <w:pStyle w:val="CommentText"/>
      </w:pPr>
      <w:r>
        <w:rPr>
          <w:rStyle w:val="CommentReference"/>
        </w:rPr>
        <w:annotationRef/>
      </w:r>
      <w:r>
        <w:t xml:space="preserve">Should be good now. </w:t>
      </w:r>
    </w:p>
  </w:comment>
  <w:comment w:id="17" w:author="Hyosub Kim" w:date="2020-08-28T09:14:00Z" w:initials="HK">
    <w:p w14:paraId="13E12254" w14:textId="733A5926" w:rsidR="00F97204" w:rsidRDefault="00F97204">
      <w:pPr>
        <w:pStyle w:val="CommentText"/>
      </w:pPr>
      <w:r>
        <w:rPr>
          <w:rStyle w:val="CommentReference"/>
        </w:rPr>
        <w:annotationRef/>
      </w:r>
      <w:r>
        <w:t xml:space="preserve">Just making sure: This subject’s aftereffects are NOT included, correct? </w:t>
      </w:r>
    </w:p>
  </w:comment>
  <w:comment w:id="18" w:author="Jonathan Wood" w:date="2020-08-31T07:57:00Z" w:initials="JW">
    <w:p w14:paraId="1E43FBEA" w14:textId="2FF64F3C" w:rsidR="00F97204" w:rsidRDefault="00F97204">
      <w:pPr>
        <w:pStyle w:val="CommentText"/>
      </w:pPr>
      <w:r>
        <w:rPr>
          <w:rStyle w:val="CommentReference"/>
        </w:rPr>
        <w:annotationRef/>
      </w:r>
      <w:r>
        <w:t>Correct.</w:t>
      </w:r>
    </w:p>
  </w:comment>
  <w:comment w:id="27" w:author="Hyosub Kim" w:date="2020-08-28T09:18:00Z" w:initials="HK">
    <w:p w14:paraId="76C54D2E" w14:textId="5A09DE4B" w:rsidR="00F97204" w:rsidRDefault="00F97204">
      <w:pPr>
        <w:pStyle w:val="CommentText"/>
      </w:pPr>
      <w:r>
        <w:rPr>
          <w:rStyle w:val="CommentReference"/>
        </w:rPr>
        <w:annotationRef/>
      </w:r>
      <w:r>
        <w:t>In 4D, change the font colors to match the dots (blue for means, red for SDs).</w:t>
      </w:r>
    </w:p>
  </w:comment>
  <w:comment w:id="28" w:author="Jonathan Wood" w:date="2020-08-31T08:06:00Z" w:initials="JW">
    <w:p w14:paraId="09B8C1DA" w14:textId="7DE860D2" w:rsidR="00F97204" w:rsidRDefault="00F97204">
      <w:pPr>
        <w:pStyle w:val="CommentText"/>
      </w:pPr>
      <w:r>
        <w:rPr>
          <w:rStyle w:val="CommentReference"/>
        </w:rPr>
        <w:annotationRef/>
      </w:r>
      <w:r>
        <w:t>I like it</w:t>
      </w:r>
    </w:p>
  </w:comment>
  <w:comment w:id="114" w:author="Hyosub Kim" w:date="2020-08-28T16:34:00Z" w:initials="HK">
    <w:p w14:paraId="46CAA8C8" w14:textId="0DEB78AF" w:rsidR="00F97204" w:rsidRDefault="00F97204">
      <w:pPr>
        <w:pStyle w:val="CommentText"/>
      </w:pPr>
      <w:r>
        <w:rPr>
          <w:rStyle w:val="CommentReference"/>
        </w:rPr>
        <w:annotationRef/>
      </w:r>
      <w:r>
        <w:t xml:space="preserve">How is this incorporated? I don’t see it. </w:t>
      </w:r>
    </w:p>
  </w:comment>
  <w:comment w:id="115" w:author="Jonathan Wood" w:date="2020-08-31T08:24:00Z" w:initials="JW">
    <w:p w14:paraId="7A01557B" w14:textId="1105FC66" w:rsidR="00F97204" w:rsidRDefault="00F97204">
      <w:pPr>
        <w:pStyle w:val="CommentText"/>
      </w:pPr>
      <w:r>
        <w:rPr>
          <w:rStyle w:val="CommentReference"/>
        </w:rPr>
        <w:annotationRef/>
      </w:r>
      <w:r>
        <w:t xml:space="preserve">Whoops, misunderstood that. Im adding this back in and reformulating the sigma posterior equation like we did with the mean posterior equation. Also moving this response to the next comment.  </w:t>
      </w:r>
    </w:p>
  </w:comment>
  <w:comment w:id="222" w:author="Hyosub Kim" w:date="2020-08-28T17:08:00Z" w:initials="HK">
    <w:p w14:paraId="665C0301" w14:textId="4856E9B9" w:rsidR="00F97204" w:rsidRDefault="00F97204">
      <w:pPr>
        <w:pStyle w:val="CommentText"/>
      </w:pPr>
      <w:r>
        <w:rPr>
          <w:rStyle w:val="CommentReference"/>
        </w:rPr>
        <w:annotationRef/>
      </w:r>
      <w:r>
        <w:t>What about addressing reviewer’s point about “how many samples, same protocol”?</w:t>
      </w:r>
    </w:p>
  </w:comment>
  <w:comment w:id="223" w:author="Jonathan Wood" w:date="2020-08-31T09:12:00Z" w:initials="JW">
    <w:p w14:paraId="6E98E956" w14:textId="6C410D7E" w:rsidR="00F97204" w:rsidRDefault="00F97204">
      <w:pPr>
        <w:pStyle w:val="CommentText"/>
      </w:pPr>
      <w:r>
        <w:rPr>
          <w:rStyle w:val="CommentReference"/>
        </w:rPr>
        <w:annotationRef/>
      </w:r>
      <w:r>
        <w:t>I added this to the comment which I think should address all these points</w:t>
      </w:r>
      <w:r w:rsidR="00283547">
        <w:t>.</w:t>
      </w:r>
    </w:p>
  </w:comment>
  <w:comment w:id="266" w:author="Hyosub Kim" w:date="2020-08-28T09:52:00Z" w:initials="HK">
    <w:p w14:paraId="174DF3B5" w14:textId="71ED31B8" w:rsidR="00F97204" w:rsidRDefault="00F97204">
      <w:pPr>
        <w:pStyle w:val="CommentText"/>
      </w:pPr>
      <w:r>
        <w:rPr>
          <w:rStyle w:val="CommentReference"/>
        </w:rPr>
        <w:annotationRef/>
      </w:r>
      <w:r>
        <w:t xml:space="preserve">Blue dots are hidden by purple in row 3, col 3 fig. May want to add note in figure legend if you haven’t already. </w:t>
      </w:r>
    </w:p>
  </w:comment>
  <w:comment w:id="267" w:author="Jonathan Wood" w:date="2020-08-31T09:17:00Z" w:initials="JW">
    <w:p w14:paraId="5D0F744B" w14:textId="1EB126E0" w:rsidR="00F97204" w:rsidRDefault="00F97204">
      <w:pPr>
        <w:pStyle w:val="CommentText"/>
      </w:pPr>
      <w:r>
        <w:rPr>
          <w:rStyle w:val="CommentReference"/>
        </w:rPr>
        <w:annotationRef/>
      </w:r>
      <w:r>
        <w:t>I didn’t have a figure legend for this figure</w:t>
      </w:r>
      <w:r w:rsidR="00D73D40">
        <w:t xml:space="preserve"> in the manuscript</w:t>
      </w:r>
      <w:r>
        <w:t>.</w:t>
      </w:r>
      <w:r w:rsidR="00D73D40">
        <w:t xml:space="preserve"> I added a parenthetical in the description of the figure in this response as well as the response to R1 comment #7. </w:t>
      </w:r>
      <w:r>
        <w:t xml:space="preserve"> </w:t>
      </w:r>
    </w:p>
  </w:comment>
  <w:comment w:id="268" w:author="Jonathan Wood" w:date="2020-08-31T11:17:00Z" w:initials="JW">
    <w:p w14:paraId="735EF3DF" w14:textId="77777777" w:rsidR="00473E60" w:rsidRDefault="00473E60">
      <w:pPr>
        <w:pStyle w:val="CommentText"/>
      </w:pPr>
      <w:r>
        <w:rPr>
          <w:rStyle w:val="CommentReference"/>
        </w:rPr>
        <w:annotationRef/>
      </w:r>
      <w:r>
        <w:t xml:space="preserve">Was looking at this figure again. Do you think I should change the transparency of the model predictions to better see the data, or move it to the back so they are not blocking the behavior? </w:t>
      </w:r>
    </w:p>
    <w:p w14:paraId="2E4F3331" w14:textId="2E4DDA03" w:rsidR="00E50F57" w:rsidRDefault="00E50F57">
      <w:pPr>
        <w:pStyle w:val="CommentText"/>
      </w:pPr>
      <w:r>
        <w:t>I also want to change the legends from “data” to “pilot data” or “behavior”.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91670C" w15:done="0"/>
  <w15:commentEx w15:paraId="2C8EE606" w15:paraIdParent="5291670C" w15:done="0"/>
  <w15:commentEx w15:paraId="13E12254" w15:done="0"/>
  <w15:commentEx w15:paraId="1E43FBEA" w15:paraIdParent="13E12254" w15:done="0"/>
  <w15:commentEx w15:paraId="76C54D2E" w15:done="0"/>
  <w15:commentEx w15:paraId="09B8C1DA" w15:paraIdParent="76C54D2E" w15:done="0"/>
  <w15:commentEx w15:paraId="46CAA8C8" w15:done="0"/>
  <w15:commentEx w15:paraId="7A01557B" w15:paraIdParent="46CAA8C8" w15:done="0"/>
  <w15:commentEx w15:paraId="665C0301" w15:done="0"/>
  <w15:commentEx w15:paraId="6E98E956" w15:paraIdParent="665C0301" w15:done="0"/>
  <w15:commentEx w15:paraId="174DF3B5" w15:done="0"/>
  <w15:commentEx w15:paraId="5D0F744B" w15:paraIdParent="174DF3B5" w15:done="0"/>
  <w15:commentEx w15:paraId="2E4F3331" w15:paraIdParent="174DF3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75B1B" w16cex:dateUtc="2020-08-31T15:18:00Z"/>
  <w16cex:commentExtensible w16cex:durableId="22F72BE7" w16cex:dateUtc="2020-08-31T11:57:00Z"/>
  <w16cex:commentExtensible w16cex:durableId="22F72DF2" w16cex:dateUtc="2020-08-31T12:06:00Z"/>
  <w16cex:commentExtensible w16cex:durableId="22F73224" w16cex:dateUtc="2020-08-31T12:24:00Z"/>
  <w16cex:commentExtensible w16cex:durableId="22F73D82" w16cex:dateUtc="2020-08-31T13:12:00Z"/>
  <w16cex:commentExtensible w16cex:durableId="22F73E8E" w16cex:dateUtc="2020-08-31T13:17:00Z"/>
  <w16cex:commentExtensible w16cex:durableId="22F75ACD" w16cex:dateUtc="2020-08-31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91670C" w16cid:durableId="22F3A51B"/>
  <w16cid:commentId w16cid:paraId="2C8EE606" w16cid:durableId="22F75B1B"/>
  <w16cid:commentId w16cid:paraId="13E12254" w16cid:durableId="22F34981"/>
  <w16cid:commentId w16cid:paraId="1E43FBEA" w16cid:durableId="22F72BE7"/>
  <w16cid:commentId w16cid:paraId="76C54D2E" w16cid:durableId="22F34A49"/>
  <w16cid:commentId w16cid:paraId="09B8C1DA" w16cid:durableId="22F72DF2"/>
  <w16cid:commentId w16cid:paraId="46CAA8C8" w16cid:durableId="22F3B09B"/>
  <w16cid:commentId w16cid:paraId="7A01557B" w16cid:durableId="22F73224"/>
  <w16cid:commentId w16cid:paraId="665C0301" w16cid:durableId="22F3B899"/>
  <w16cid:commentId w16cid:paraId="6E98E956" w16cid:durableId="22F73D82"/>
  <w16cid:commentId w16cid:paraId="174DF3B5" w16cid:durableId="22F35244"/>
  <w16cid:commentId w16cid:paraId="5D0F744B" w16cid:durableId="22F73E8E"/>
  <w16cid:commentId w16cid:paraId="2E4F3331" w16cid:durableId="22F75A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799D3B" w14:textId="77777777" w:rsidR="00157A2C" w:rsidRDefault="00157A2C" w:rsidP="00612534">
      <w:r>
        <w:separator/>
      </w:r>
    </w:p>
  </w:endnote>
  <w:endnote w:type="continuationSeparator" w:id="0">
    <w:p w14:paraId="14A1DAC9" w14:textId="77777777" w:rsidR="00157A2C" w:rsidRDefault="00157A2C"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90DF24" w14:textId="77777777" w:rsidR="00157A2C" w:rsidRDefault="00157A2C" w:rsidP="00612534">
      <w:r>
        <w:separator/>
      </w:r>
    </w:p>
  </w:footnote>
  <w:footnote w:type="continuationSeparator" w:id="0">
    <w:p w14:paraId="642CD19C" w14:textId="77777777" w:rsidR="00157A2C" w:rsidRDefault="00157A2C"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111BF"/>
    <w:rsid w:val="000133C8"/>
    <w:rsid w:val="00015A02"/>
    <w:rsid w:val="00016E2F"/>
    <w:rsid w:val="000363F0"/>
    <w:rsid w:val="00037B57"/>
    <w:rsid w:val="000426B7"/>
    <w:rsid w:val="00044054"/>
    <w:rsid w:val="00047C54"/>
    <w:rsid w:val="0005352B"/>
    <w:rsid w:val="000544A0"/>
    <w:rsid w:val="00065364"/>
    <w:rsid w:val="00066788"/>
    <w:rsid w:val="00081746"/>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B11"/>
    <w:rsid w:val="0024586D"/>
    <w:rsid w:val="00247550"/>
    <w:rsid w:val="0025281A"/>
    <w:rsid w:val="00257ADB"/>
    <w:rsid w:val="00257B0C"/>
    <w:rsid w:val="002630CC"/>
    <w:rsid w:val="0027411F"/>
    <w:rsid w:val="00283547"/>
    <w:rsid w:val="00286FFC"/>
    <w:rsid w:val="00294632"/>
    <w:rsid w:val="00297AD5"/>
    <w:rsid w:val="002A215C"/>
    <w:rsid w:val="002B1675"/>
    <w:rsid w:val="002B52DF"/>
    <w:rsid w:val="002C14B9"/>
    <w:rsid w:val="002C1BA6"/>
    <w:rsid w:val="002D242E"/>
    <w:rsid w:val="002F1ED5"/>
    <w:rsid w:val="00302032"/>
    <w:rsid w:val="003043AB"/>
    <w:rsid w:val="00304D09"/>
    <w:rsid w:val="00311AC5"/>
    <w:rsid w:val="003222BC"/>
    <w:rsid w:val="00324DBF"/>
    <w:rsid w:val="003325CB"/>
    <w:rsid w:val="00336212"/>
    <w:rsid w:val="003366D8"/>
    <w:rsid w:val="0033717B"/>
    <w:rsid w:val="00340831"/>
    <w:rsid w:val="003436BC"/>
    <w:rsid w:val="0036464B"/>
    <w:rsid w:val="00374159"/>
    <w:rsid w:val="003746FF"/>
    <w:rsid w:val="00375209"/>
    <w:rsid w:val="00381BE1"/>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C4675"/>
    <w:rsid w:val="004C5733"/>
    <w:rsid w:val="004C6B65"/>
    <w:rsid w:val="004D2990"/>
    <w:rsid w:val="004D5871"/>
    <w:rsid w:val="004D7AB3"/>
    <w:rsid w:val="004E044B"/>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53CC"/>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6F7A41"/>
    <w:rsid w:val="00703A14"/>
    <w:rsid w:val="00707631"/>
    <w:rsid w:val="0071221D"/>
    <w:rsid w:val="00750168"/>
    <w:rsid w:val="007539F9"/>
    <w:rsid w:val="00760D4E"/>
    <w:rsid w:val="00767933"/>
    <w:rsid w:val="00785D44"/>
    <w:rsid w:val="0079661A"/>
    <w:rsid w:val="007A4CBC"/>
    <w:rsid w:val="007B4700"/>
    <w:rsid w:val="007B7128"/>
    <w:rsid w:val="007D5003"/>
    <w:rsid w:val="007D5510"/>
    <w:rsid w:val="007F3F97"/>
    <w:rsid w:val="00802460"/>
    <w:rsid w:val="00803B77"/>
    <w:rsid w:val="00804F31"/>
    <w:rsid w:val="008073D7"/>
    <w:rsid w:val="00816FB0"/>
    <w:rsid w:val="008278C8"/>
    <w:rsid w:val="008477C8"/>
    <w:rsid w:val="00856C1C"/>
    <w:rsid w:val="00867DDA"/>
    <w:rsid w:val="00870492"/>
    <w:rsid w:val="00874FC2"/>
    <w:rsid w:val="00880452"/>
    <w:rsid w:val="00894568"/>
    <w:rsid w:val="00894763"/>
    <w:rsid w:val="008A620A"/>
    <w:rsid w:val="008B4274"/>
    <w:rsid w:val="008B5B26"/>
    <w:rsid w:val="008C2EFF"/>
    <w:rsid w:val="008C3D1E"/>
    <w:rsid w:val="008C4364"/>
    <w:rsid w:val="008D55D0"/>
    <w:rsid w:val="008E7166"/>
    <w:rsid w:val="008E7CCD"/>
    <w:rsid w:val="009018E2"/>
    <w:rsid w:val="00905CF9"/>
    <w:rsid w:val="0092433E"/>
    <w:rsid w:val="0093049E"/>
    <w:rsid w:val="00935F3D"/>
    <w:rsid w:val="00941D3E"/>
    <w:rsid w:val="0094333F"/>
    <w:rsid w:val="009530CB"/>
    <w:rsid w:val="00964473"/>
    <w:rsid w:val="0097411D"/>
    <w:rsid w:val="00974696"/>
    <w:rsid w:val="00980D36"/>
    <w:rsid w:val="00982556"/>
    <w:rsid w:val="00986796"/>
    <w:rsid w:val="009A7E33"/>
    <w:rsid w:val="009B1066"/>
    <w:rsid w:val="009B63A5"/>
    <w:rsid w:val="009C566E"/>
    <w:rsid w:val="009D1CDD"/>
    <w:rsid w:val="009E030D"/>
    <w:rsid w:val="009E2068"/>
    <w:rsid w:val="009E7E6E"/>
    <w:rsid w:val="009F5ACE"/>
    <w:rsid w:val="00A044ED"/>
    <w:rsid w:val="00A13578"/>
    <w:rsid w:val="00A247F3"/>
    <w:rsid w:val="00A4739F"/>
    <w:rsid w:val="00A5757F"/>
    <w:rsid w:val="00A63840"/>
    <w:rsid w:val="00A80730"/>
    <w:rsid w:val="00A84958"/>
    <w:rsid w:val="00A861CE"/>
    <w:rsid w:val="00A977F3"/>
    <w:rsid w:val="00AA02D6"/>
    <w:rsid w:val="00AA1B96"/>
    <w:rsid w:val="00AA3ED6"/>
    <w:rsid w:val="00AA6B8D"/>
    <w:rsid w:val="00AC6CF5"/>
    <w:rsid w:val="00AD29E0"/>
    <w:rsid w:val="00AD3E86"/>
    <w:rsid w:val="00AD5EFE"/>
    <w:rsid w:val="00AD666D"/>
    <w:rsid w:val="00B000BF"/>
    <w:rsid w:val="00B111C4"/>
    <w:rsid w:val="00B16151"/>
    <w:rsid w:val="00B16B1B"/>
    <w:rsid w:val="00B22FAD"/>
    <w:rsid w:val="00B26071"/>
    <w:rsid w:val="00B52471"/>
    <w:rsid w:val="00B525E7"/>
    <w:rsid w:val="00B805F0"/>
    <w:rsid w:val="00B83593"/>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B3BE1"/>
    <w:rsid w:val="00CB3E3C"/>
    <w:rsid w:val="00CB5E6E"/>
    <w:rsid w:val="00CC5BDC"/>
    <w:rsid w:val="00CC7EC5"/>
    <w:rsid w:val="00CD6F39"/>
    <w:rsid w:val="00CF504E"/>
    <w:rsid w:val="00D018C9"/>
    <w:rsid w:val="00D02479"/>
    <w:rsid w:val="00D26109"/>
    <w:rsid w:val="00D31DA9"/>
    <w:rsid w:val="00D33A29"/>
    <w:rsid w:val="00D42CBC"/>
    <w:rsid w:val="00D517C8"/>
    <w:rsid w:val="00D56EC5"/>
    <w:rsid w:val="00D677CD"/>
    <w:rsid w:val="00D73D40"/>
    <w:rsid w:val="00D90AF2"/>
    <w:rsid w:val="00D9162E"/>
    <w:rsid w:val="00DA2C46"/>
    <w:rsid w:val="00DA73C2"/>
    <w:rsid w:val="00DB50EE"/>
    <w:rsid w:val="00DC444E"/>
    <w:rsid w:val="00DD2990"/>
    <w:rsid w:val="00DE1122"/>
    <w:rsid w:val="00DE1DD5"/>
    <w:rsid w:val="00DE25B6"/>
    <w:rsid w:val="00DE3FC8"/>
    <w:rsid w:val="00DF4E44"/>
    <w:rsid w:val="00DF6756"/>
    <w:rsid w:val="00E01658"/>
    <w:rsid w:val="00E25A78"/>
    <w:rsid w:val="00E3050D"/>
    <w:rsid w:val="00E35E74"/>
    <w:rsid w:val="00E50F57"/>
    <w:rsid w:val="00E64868"/>
    <w:rsid w:val="00E70212"/>
    <w:rsid w:val="00E746DC"/>
    <w:rsid w:val="00EA3CF3"/>
    <w:rsid w:val="00EA3E63"/>
    <w:rsid w:val="00EC139F"/>
    <w:rsid w:val="00EC29A2"/>
    <w:rsid w:val="00ED0EB3"/>
    <w:rsid w:val="00ED2489"/>
    <w:rsid w:val="00ED78BE"/>
    <w:rsid w:val="00EE5D45"/>
    <w:rsid w:val="00EE67CE"/>
    <w:rsid w:val="00EF667E"/>
    <w:rsid w:val="00F136EF"/>
    <w:rsid w:val="00F1402B"/>
    <w:rsid w:val="00F140B1"/>
    <w:rsid w:val="00F17012"/>
    <w:rsid w:val="00F22050"/>
    <w:rsid w:val="00F51651"/>
    <w:rsid w:val="00F816B1"/>
    <w:rsid w:val="00F83E70"/>
    <w:rsid w:val="00F97204"/>
    <w:rsid w:val="00FC29B4"/>
    <w:rsid w:val="00FC6483"/>
    <w:rsid w:val="00FC74B1"/>
    <w:rsid w:val="00FD3DC5"/>
    <w:rsid w:val="00FE11B4"/>
    <w:rsid w:val="00FE16D3"/>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289D8-C657-8640-9EE6-C6F604258D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3</TotalTime>
  <Pages>13</Pages>
  <Words>8663</Words>
  <Characters>49385</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8</cp:revision>
  <dcterms:created xsi:type="dcterms:W3CDTF">2020-08-26T18:50:00Z</dcterms:created>
  <dcterms:modified xsi:type="dcterms:W3CDTF">2020-08-3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